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w:t>
      </w:r>
      <w:r w:rsidR="00F42905">
        <w:rPr>
          <w:rFonts w:ascii="Times New Roman" w:hAnsi="Times New Roman" w:cs="Times New Roman"/>
          <w:sz w:val="24"/>
        </w:rPr>
        <w:t>je privede do novih ugotovitev ali potreb</w:t>
      </w:r>
      <w:r w:rsidR="00E87476">
        <w:rPr>
          <w:rFonts w:ascii="Times New Roman" w:hAnsi="Times New Roman" w:cs="Times New Roman"/>
          <w:sz w:val="24"/>
        </w:rPr>
        <w:t>, katere vodijo v zagon</w:t>
      </w:r>
      <w:r w:rsidR="00EC74E7">
        <w:rPr>
          <w:rFonts w:ascii="Times New Roman" w:hAnsi="Times New Roman" w:cs="Times New Roman"/>
          <w:sz w:val="24"/>
        </w:rPr>
        <w:t xml:space="preserve"> </w:t>
      </w:r>
      <w:r w:rsidR="00A8566E">
        <w:rPr>
          <w:rFonts w:ascii="Times New Roman" w:hAnsi="Times New Roman" w:cs="Times New Roman"/>
          <w:sz w:val="24"/>
        </w:rPr>
        <w:t>ponovnega</w:t>
      </w:r>
      <w:r w:rsidR="00EC74E7">
        <w:rPr>
          <w:rFonts w:ascii="Times New Roman" w:hAnsi="Times New Roman" w:cs="Times New Roman"/>
          <w:sz w:val="24"/>
        </w:rPr>
        <w:t xml:space="preserve">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w:t>
      </w:r>
      <w:r w:rsidR="00E82F0B">
        <w:rPr>
          <w:rFonts w:ascii="Times New Roman" w:hAnsi="Times New Roman" w:cs="Times New Roman"/>
          <w:sz w:val="24"/>
        </w:rPr>
        <w:t xml:space="preserve">m doseganja določenih ciljev </w:t>
      </w:r>
      <w:r w:rsidR="003A5E49" w:rsidRPr="00F71E12">
        <w:rPr>
          <w:rFonts w:ascii="Times New Roman" w:hAnsi="Times New Roman" w:cs="Times New Roman"/>
          <w:sz w:val="24"/>
        </w:rPr>
        <w:t>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w:t>
      </w:r>
      <w:r w:rsidR="00242B4F">
        <w:rPr>
          <w:rFonts w:ascii="Times New Roman" w:hAnsi="Times New Roman" w:cs="Times New Roman"/>
          <w:sz w:val="24"/>
        </w:rPr>
        <w:t>ija</w:t>
      </w:r>
      <w:r w:rsidRPr="00F71E12">
        <w:rPr>
          <w:rFonts w:ascii="Times New Roman" w:hAnsi="Times New Roman" w:cs="Times New Roman"/>
          <w:sz w:val="24"/>
        </w:rPr>
        <w:t>.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00DC2728">
        <w:rPr>
          <w:rFonts w:ascii="Times New Roman" w:hAnsi="Times New Roman" w:cs="Times New Roman"/>
          <w:sz w:val="24"/>
        </w:rPr>
        <w:t>model (sl.</w:t>
      </w:r>
      <w:r w:rsidRPr="00F71E12">
        <w:rPr>
          <w:rFonts w:ascii="Times New Roman" w:hAnsi="Times New Roman" w:cs="Times New Roman"/>
          <w:sz w:val="24"/>
        </w:rPr>
        <w:t xml:space="preserve"> 5.1).</w:t>
      </w:r>
      <w:r w:rsidRPr="00C826F0">
        <w:rPr>
          <w:rFonts w:ascii="Times New Roman" w:hAnsi="Times New Roman" w:cs="Times New Roman"/>
          <w:color w:val="FF0000"/>
          <w:sz w:val="24"/>
        </w:rPr>
        <w:t xml:space="preserve"> </w:t>
      </w:r>
      <w:r w:rsidR="00610D50" w:rsidRPr="00AD6BB6">
        <w:rPr>
          <w:rFonts w:ascii="Times New Roman" w:hAnsi="Times New Roman" w:cs="Times New Roman"/>
          <w:sz w:val="24"/>
        </w:rPr>
        <w:t>Procesni model (Plast 2)</w:t>
      </w:r>
      <w:r w:rsidR="00395250">
        <w:rPr>
          <w:rFonts w:ascii="Times New Roman" w:hAnsi="Times New Roman" w:cs="Times New Roman"/>
          <w:sz w:val="24"/>
        </w:rPr>
        <w:t xml:space="preserve"> </w:t>
      </w:r>
      <w:r w:rsidR="004E5A7F" w:rsidRPr="00AD6BB6">
        <w:rPr>
          <w:rFonts w:ascii="Times New Roman" w:hAnsi="Times New Roman" w:cs="Times New Roman"/>
          <w:sz w:val="24"/>
        </w:rPr>
        <w:t>je</w:t>
      </w:r>
      <w:r w:rsidR="00395250">
        <w:rPr>
          <w:rFonts w:ascii="Times New Roman" w:hAnsi="Times New Roman" w:cs="Times New Roman"/>
          <w:sz w:val="24"/>
        </w:rPr>
        <w:t xml:space="preserve"> v praksi</w:t>
      </w:r>
      <w:r w:rsidR="004E5A7F" w:rsidRPr="00AD6BB6">
        <w:rPr>
          <w:rFonts w:ascii="Times New Roman" w:hAnsi="Times New Roman" w:cs="Times New Roman"/>
          <w:sz w:val="24"/>
        </w:rPr>
        <w:t xml:space="preserve"> ta</w:t>
      </w:r>
      <w:r w:rsidR="00610D50" w:rsidRPr="00AD6BB6">
        <w:rPr>
          <w:rFonts w:ascii="Times New Roman" w:hAnsi="Times New Roman" w:cs="Times New Roman"/>
          <w:sz w:val="24"/>
        </w:rPr>
        <w:t>ko</w:t>
      </w:r>
      <w:r w:rsidR="004E5A7F" w:rsidRPr="00AD6BB6">
        <w:rPr>
          <w:rFonts w:ascii="Times New Roman" w:hAnsi="Times New Roman" w:cs="Times New Roman"/>
          <w:sz w:val="24"/>
        </w:rPr>
        <w:t xml:space="preserve"> instanca meta-</w:t>
      </w:r>
      <w:r w:rsidRPr="00AD6BB6">
        <w:rPr>
          <w:rFonts w:ascii="Times New Roman" w:hAnsi="Times New Roman" w:cs="Times New Roman"/>
          <w:sz w:val="24"/>
        </w:rPr>
        <w:t>modela</w:t>
      </w:r>
      <w:r w:rsidR="00610D50" w:rsidRPr="00AD6BB6">
        <w:rPr>
          <w:rFonts w:ascii="Times New Roman" w:hAnsi="Times New Roman" w:cs="Times New Roman"/>
          <w:sz w:val="24"/>
        </w:rPr>
        <w:t xml:space="preserve"> (Plast 3)</w:t>
      </w:r>
      <w:r w:rsidR="00AD6BB6" w:rsidRPr="00AD6BB6">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590800" cy="1529851"/>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05499" cy="1538531"/>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lastRenderedPageBreak/>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r w:rsidR="007E2CFF">
        <w:rPr>
          <w:rFonts w:ascii="Times New Roman" w:hAnsi="Times New Roman" w:cs="Times New Roman"/>
          <w:sz w:val="24"/>
        </w:rPr>
        <w:t>Harmsen, B</w:t>
      </w:r>
      <w:r w:rsidR="00632575">
        <w:rPr>
          <w:rFonts w:ascii="Times New Roman" w:hAnsi="Times New Roman" w:cs="Times New Roman"/>
          <w:sz w:val="24"/>
        </w:rPr>
        <w:t>rinkkemper in Oei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AC2538">
        <w:rPr>
          <w:rFonts w:ascii="Times New Roman" w:hAnsi="Times New Roman" w:cs="Times New Roman"/>
          <w:sz w:val="24"/>
        </w:rPr>
        <w:t xml:space="preserve">Artefakti </w:t>
      </w:r>
      <w:r w:rsidR="00093C08">
        <w:rPr>
          <w:rFonts w:ascii="Times New Roman" w:hAnsi="Times New Roman" w:cs="Times New Roman"/>
          <w:sz w:val="24"/>
        </w:rPr>
        <w:t>(</w:t>
      </w:r>
      <w:r w:rsidR="00AC2538">
        <w:rPr>
          <w:rFonts w:ascii="Times New Roman" w:hAnsi="Times New Roman" w:cs="Times New Roman"/>
          <w:sz w:val="24"/>
        </w:rPr>
        <w:t>produktni fragmenti</w:t>
      </w:r>
      <w:r w:rsidR="00093C08">
        <w:rPr>
          <w:rFonts w:ascii="Times New Roman" w:hAnsi="Times New Roman" w:cs="Times New Roman"/>
          <w:sz w:val="24"/>
        </w:rPr>
        <w:t>)</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F33770">
        <w:rPr>
          <w:rFonts w:ascii="Times New Roman" w:hAnsi="Times New Roman" w:cs="Times New Roman"/>
          <w:sz w:val="24"/>
        </w:rPr>
        <w:t>,</w:t>
      </w:r>
      <w:r w:rsidR="00F57F58">
        <w:rPr>
          <w:rFonts w:ascii="Times New Roman" w:hAnsi="Times New Roman" w:cs="Times New Roman"/>
          <w:sz w:val="24"/>
        </w:rPr>
        <w:t xml:space="preserve"> </w:t>
      </w:r>
      <w:r w:rsidR="00203D0C">
        <w:rPr>
          <w:rFonts w:ascii="Times New Roman" w:hAnsi="Times New Roman" w:cs="Times New Roman"/>
          <w:sz w:val="24"/>
        </w:rPr>
        <w:t>doku</w:t>
      </w:r>
      <w:r w:rsidR="00704699">
        <w:rPr>
          <w:rFonts w:ascii="Times New Roman" w:hAnsi="Times New Roman" w:cs="Times New Roman"/>
          <w:sz w:val="24"/>
        </w:rPr>
        <w:t>menti, modeli, diagrami in dr</w:t>
      </w:r>
      <w:r w:rsidR="00CB3876">
        <w:rPr>
          <w:rFonts w:ascii="Times New Roman" w:hAnsi="Times New Roman" w:cs="Times New Roman"/>
          <w:sz w:val="24"/>
        </w:rPr>
        <w:t xml:space="preserve">ugo.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A67183">
        <w:rPr>
          <w:rFonts w:ascii="Times New Roman" w:hAnsi="Times New Roman" w:cs="Times New Roman"/>
          <w:sz w:val="24"/>
        </w:rPr>
        <w:t xml:space="preserve">Ti postopki </w:t>
      </w:r>
      <w:r w:rsidR="00426221">
        <w:rPr>
          <w:rFonts w:ascii="Times New Roman" w:hAnsi="Times New Roman" w:cs="Times New Roman"/>
          <w:sz w:val="24"/>
        </w:rPr>
        <w:t>(</w:t>
      </w:r>
      <w:r w:rsidR="00B84ABE">
        <w:rPr>
          <w:rFonts w:ascii="Times New Roman" w:hAnsi="Times New Roman" w:cs="Times New Roman"/>
          <w:sz w:val="24"/>
        </w:rPr>
        <w:t>procesni fragmenti</w:t>
      </w:r>
      <w:r w:rsidR="00426221">
        <w:rPr>
          <w:rFonts w:ascii="Times New Roman" w:hAnsi="Times New Roman" w:cs="Times New Roman"/>
          <w:sz w:val="24"/>
        </w:rPr>
        <w:t>)</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r>
        <w:rPr>
          <w:rFonts w:ascii="Times New Roman" w:hAnsi="Times New Roman" w:cs="Times New Roman"/>
          <w:sz w:val="24"/>
        </w:rPr>
        <w:t>Ralyt</w:t>
      </w:r>
      <w:r w:rsidRPr="007318BE">
        <w:rPr>
          <w:rFonts w:ascii="Times New Roman" w:hAnsi="Times New Roman" w:cs="Times New Roman"/>
          <w:sz w:val="24"/>
        </w:rPr>
        <w:t>é</w:t>
      </w:r>
      <w:r>
        <w:rPr>
          <w:rFonts w:ascii="Times New Roman" w:hAnsi="Times New Roman" w:cs="Times New Roman"/>
          <w:sz w:val="24"/>
        </w:rPr>
        <w:t xml:space="preserve"> in Rolland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r w:rsidR="00465522">
        <w:rPr>
          <w:rFonts w:ascii="Times New Roman" w:hAnsi="Times New Roman" w:cs="Times New Roman"/>
          <w:sz w:val="24"/>
          <w:szCs w:val="24"/>
        </w:rPr>
        <w:t>Karlson in Wistrand</w:t>
      </w:r>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F71E12">
        <w:rPr>
          <w:rStyle w:val="Sprotnaopomba-sklic"/>
          <w:rFonts w:ascii="Times New Roman" w:hAnsi="Times New Roman" w:cs="Times New Roman"/>
          <w:sz w:val="24"/>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w:t>
      </w:r>
      <w:r w:rsidR="00FE5307">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Potrebno je potrebno 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 xml:space="preserve">(Satzinger, Jackson, in Burd 2011, </w:t>
      </w:r>
      <w:r w:rsidR="00FB2BC4" w:rsidRPr="00F71E12">
        <w:rPr>
          <w:rFonts w:ascii="Times New Roman" w:hAnsi="Times New Roman" w:cs="Times New Roman"/>
          <w:sz w:val="24"/>
        </w:rPr>
        <w:lastRenderedPageBreak/>
        <w:t>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Življenjski cikel razvoja identificira vse aktivnosti, ki so potrebne za izgradnjo, zagon in 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testiranj</w:t>
      </w:r>
      <w:r w:rsidR="009B145A">
        <w:rPr>
          <w:rFonts w:ascii="Times New Roman" w:hAnsi="Times New Roman" w:cs="Times New Roman"/>
          <w:sz w:val="24"/>
        </w:rPr>
        <w:t xml:space="preserve">e sistema </w:t>
      </w:r>
      <w:r w:rsidRPr="00F71E12">
        <w:rPr>
          <w:rFonts w:ascii="Times New Roman" w:hAnsi="Times New Roman" w:cs="Times New Roman"/>
          <w:sz w:val="24"/>
        </w:rPr>
        <w:t xml:space="preserve">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Petrijevih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F32BAA">
        <w:rPr>
          <w:rFonts w:ascii="Times New Roman" w:hAnsi="Times New Roman" w:cs="Times New Roman"/>
          <w:sz w:val="24"/>
        </w:rPr>
        <w:t xml:space="preserve">. Procese lahko predstavimo </w:t>
      </w:r>
      <w:r w:rsidR="00BE44B1" w:rsidRPr="00F71E12">
        <w:rPr>
          <w:rFonts w:ascii="Times New Roman" w:hAnsi="Times New Roman" w:cs="Times New Roman"/>
          <w:sz w:val="24"/>
        </w:rPr>
        <w:t xml:space="preserve">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49522A" w:rsidRPr="00F71E12" w:rsidRDefault="0049522A" w:rsidP="0049522A">
      <w:pPr>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9522A" w:rsidRPr="00F71E12" w:rsidRDefault="0049522A" w:rsidP="0049522A">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24770B" w:rsidRDefault="000034D3" w:rsidP="00FF6D13">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9A1455">
        <w:rPr>
          <w:rFonts w:ascii="Times New Roman" w:hAnsi="Times New Roman" w:cs="Times New Roman"/>
          <w:sz w:val="24"/>
        </w:rPr>
        <w:t xml:space="preserve">, </w:t>
      </w:r>
      <w:r w:rsidR="0068567A" w:rsidRPr="00F71E12">
        <w:rPr>
          <w:rFonts w:ascii="Times New Roman" w:hAnsi="Times New Roman" w:cs="Times New Roman"/>
          <w:sz w:val="24"/>
        </w:rPr>
        <w:t>pogosteje</w:t>
      </w:r>
      <w:r w:rsidR="009A1455">
        <w:rPr>
          <w:rFonts w:ascii="Times New Roman" w:hAnsi="Times New Roman" w:cs="Times New Roman"/>
          <w:sz w:val="24"/>
        </w:rPr>
        <w:t xml:space="preserve"> se uporabljajo</w:t>
      </w:r>
      <w:r w:rsidR="0068567A" w:rsidRPr="00F71E12">
        <w:rPr>
          <w:rFonts w:ascii="Times New Roman" w:hAnsi="Times New Roman" w:cs="Times New Roman"/>
          <w:sz w:val="24"/>
        </w:rPr>
        <w:t>: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p>
    <w:p w:rsidR="00B867F2" w:rsidRDefault="00351978" w:rsidP="007F4174">
      <w:pPr>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7D7FCB" w:rsidRDefault="007D7FCB" w:rsidP="007F4174">
      <w:pPr>
        <w:contextualSpacing/>
        <w:jc w:val="both"/>
        <w:rPr>
          <w:rFonts w:ascii="Times New Roman" w:hAnsi="Times New Roman" w:cs="Times New Roman"/>
          <w:sz w:val="24"/>
        </w:rPr>
      </w:pPr>
    </w:p>
    <w:p w:rsidR="00B12FEA" w:rsidRDefault="00AC1CAE" w:rsidP="007F4174">
      <w:pPr>
        <w:contextualSpacing/>
        <w:jc w:val="both"/>
        <w:rPr>
          <w:rFonts w:ascii="Times New Roman" w:hAnsi="Times New Roman" w:cs="Times New Roman"/>
          <w:sz w:val="24"/>
        </w:rPr>
      </w:pPr>
      <w:r>
        <w:rPr>
          <w:rFonts w:ascii="Times New Roman" w:hAnsi="Times New Roman" w:cs="Times New Roman"/>
          <w:sz w:val="24"/>
        </w:rPr>
        <w:t xml:space="preserve">Za izgradnjo optimalnega procesa potrebujemo pristop, ki </w:t>
      </w:r>
      <w:r w:rsidR="00D32C79">
        <w:rPr>
          <w:rFonts w:ascii="Times New Roman" w:hAnsi="Times New Roman" w:cs="Times New Roman"/>
          <w:sz w:val="24"/>
        </w:rPr>
        <w:t>najbolje ustreza</w:t>
      </w:r>
      <w:r w:rsidR="00692ECA">
        <w:rPr>
          <w:rFonts w:ascii="Times New Roman" w:hAnsi="Times New Roman" w:cs="Times New Roman"/>
          <w:sz w:val="24"/>
        </w:rPr>
        <w:t xml:space="preserve"> naši</w:t>
      </w:r>
      <w:r w:rsidR="00D32C79">
        <w:rPr>
          <w:rFonts w:ascii="Times New Roman" w:hAnsi="Times New Roman" w:cs="Times New Roman"/>
          <w:sz w:val="24"/>
        </w:rPr>
        <w:t xml:space="preserve"> domeni uporabe. </w:t>
      </w:r>
      <w:r w:rsidR="007058AA" w:rsidRPr="00F71E12">
        <w:rPr>
          <w:rFonts w:ascii="Times New Roman" w:hAnsi="Times New Roman" w:cs="Times New Roman"/>
          <w:sz w:val="24"/>
        </w:rPr>
        <w:t xml:space="preserve">Inženiring metod nam podaja različne pristope k inženiringu procesov </w:t>
      </w:r>
      <w:r w:rsidR="007058AA" w:rsidRPr="00F71E12">
        <w:rPr>
          <w:rFonts w:ascii="Times New Roman" w:hAnsi="Times New Roman" w:cs="Times New Roman"/>
          <w:sz w:val="24"/>
        </w:rPr>
        <w:fldChar w:fldCharType="begin"/>
      </w:r>
      <w:r w:rsidR="007058AA"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058AA" w:rsidRPr="00F71E12">
        <w:rPr>
          <w:rFonts w:ascii="Times New Roman" w:hAnsi="Times New Roman" w:cs="Times New Roman"/>
          <w:sz w:val="24"/>
        </w:rPr>
        <w:fldChar w:fldCharType="separate"/>
      </w:r>
      <w:r w:rsidR="007058AA" w:rsidRPr="00F71E12">
        <w:rPr>
          <w:rFonts w:ascii="Times New Roman" w:hAnsi="Times New Roman" w:cs="Times New Roman"/>
          <w:sz w:val="24"/>
        </w:rPr>
        <w:t>(Engels in Sauer 2010, 412)</w:t>
      </w:r>
      <w:r w:rsidR="007058AA" w:rsidRPr="00F71E12">
        <w:rPr>
          <w:rFonts w:ascii="Times New Roman" w:hAnsi="Times New Roman" w:cs="Times New Roman"/>
          <w:sz w:val="24"/>
        </w:rPr>
        <w:fldChar w:fldCharType="end"/>
      </w:r>
      <w:r w:rsidR="00435548">
        <w:rPr>
          <w:rFonts w:ascii="Times New Roman" w:hAnsi="Times New Roman" w:cs="Times New Roman"/>
          <w:sz w:val="24"/>
        </w:rPr>
        <w:t>. Kljub veliki izbiri</w:t>
      </w:r>
      <w:r w:rsidR="00864E89">
        <w:rPr>
          <w:rFonts w:ascii="Times New Roman" w:hAnsi="Times New Roman" w:cs="Times New Roman"/>
          <w:sz w:val="24"/>
        </w:rPr>
        <w:t xml:space="preserve"> pristopov </w:t>
      </w:r>
      <w:r w:rsidR="00D60F26">
        <w:rPr>
          <w:rFonts w:ascii="Times New Roman" w:hAnsi="Times New Roman" w:cs="Times New Roman"/>
          <w:sz w:val="24"/>
        </w:rPr>
        <w:t>je razbrati, da je</w:t>
      </w:r>
      <w:r w:rsidR="00864E89">
        <w:rPr>
          <w:rFonts w:ascii="Times New Roman" w:hAnsi="Times New Roman" w:cs="Times New Roman"/>
          <w:sz w:val="24"/>
        </w:rPr>
        <w:t xml:space="preserve"> v domeni razvoja video iger</w:t>
      </w:r>
      <w:r w:rsidR="00D60F26">
        <w:rPr>
          <w:rFonts w:ascii="Times New Roman" w:hAnsi="Times New Roman" w:cs="Times New Roman"/>
          <w:sz w:val="24"/>
        </w:rPr>
        <w:t xml:space="preserve"> primerna uporaba</w:t>
      </w:r>
      <w:r w:rsidR="00864E89">
        <w:rPr>
          <w:rFonts w:ascii="Times New Roman" w:hAnsi="Times New Roman" w:cs="Times New Roman"/>
          <w:sz w:val="24"/>
        </w:rPr>
        <w:t xml:space="preserve"> </w:t>
      </w:r>
      <w:r w:rsidR="00A92385">
        <w:rPr>
          <w:rFonts w:ascii="Times New Roman" w:hAnsi="Times New Roman" w:cs="Times New Roman"/>
          <w:sz w:val="24"/>
        </w:rPr>
        <w:t>agilne filozofije</w:t>
      </w:r>
      <w:r w:rsidR="007A4BE7">
        <w:rPr>
          <w:rFonts w:ascii="Times New Roman" w:hAnsi="Times New Roman" w:cs="Times New Roman"/>
          <w:sz w:val="24"/>
        </w:rPr>
        <w:t>.</w:t>
      </w:r>
      <w:r w:rsidR="00FC52D4">
        <w:rPr>
          <w:rFonts w:ascii="Times New Roman" w:hAnsi="Times New Roman" w:cs="Times New Roman"/>
          <w:sz w:val="24"/>
        </w:rPr>
        <w:t xml:space="preserve"> </w:t>
      </w:r>
      <w:r w:rsidR="00CE0E47">
        <w:rPr>
          <w:rFonts w:ascii="Times New Roman" w:hAnsi="Times New Roman" w:cs="Times New Roman"/>
          <w:sz w:val="24"/>
        </w:rPr>
        <w:t>Verjetnost za</w:t>
      </w:r>
      <w:r w:rsidR="00004855">
        <w:rPr>
          <w:rFonts w:ascii="Times New Roman" w:hAnsi="Times New Roman" w:cs="Times New Roman"/>
          <w:sz w:val="24"/>
        </w:rPr>
        <w:t xml:space="preserve"> </w:t>
      </w:r>
      <w:r w:rsidR="00CE0E47">
        <w:rPr>
          <w:rFonts w:ascii="Times New Roman" w:hAnsi="Times New Roman" w:cs="Times New Roman"/>
          <w:sz w:val="24"/>
        </w:rPr>
        <w:t>to obstaja, ker se produkcijski proces iger konstantno razvija</w:t>
      </w:r>
      <w:r w:rsidR="005F1350">
        <w:rPr>
          <w:rFonts w:ascii="Times New Roman" w:hAnsi="Times New Roman" w:cs="Times New Roman"/>
          <w:sz w:val="24"/>
        </w:rPr>
        <w:t>. Tradicionalni procesi (</w:t>
      </w:r>
      <w:r w:rsidR="0037754D">
        <w:rPr>
          <w:rFonts w:ascii="Times New Roman" w:hAnsi="Times New Roman" w:cs="Times New Roman"/>
          <w:sz w:val="24"/>
        </w:rPr>
        <w:t>derivati</w:t>
      </w:r>
      <w:r w:rsidR="005F1350">
        <w:rPr>
          <w:rFonts w:ascii="Times New Roman" w:hAnsi="Times New Roman" w:cs="Times New Roman"/>
          <w:sz w:val="24"/>
        </w:rPr>
        <w:t xml:space="preserve"> manufaktur)</w:t>
      </w:r>
      <w:r w:rsidR="00FD1E74">
        <w:rPr>
          <w:rFonts w:ascii="Times New Roman" w:hAnsi="Times New Roman" w:cs="Times New Roman"/>
          <w:sz w:val="24"/>
        </w:rPr>
        <w:t xml:space="preserve"> </w:t>
      </w:r>
      <w:r w:rsidR="00CE0E47">
        <w:rPr>
          <w:rFonts w:ascii="Times New Roman" w:hAnsi="Times New Roman" w:cs="Times New Roman"/>
          <w:sz w:val="24"/>
        </w:rPr>
        <w:t xml:space="preserve">enostavno ne morejo dohajati </w:t>
      </w:r>
      <w:r w:rsidR="007A12BD">
        <w:rPr>
          <w:rFonts w:ascii="Times New Roman" w:hAnsi="Times New Roman" w:cs="Times New Roman"/>
          <w:sz w:val="24"/>
        </w:rPr>
        <w:t xml:space="preserve">hitrosti </w:t>
      </w:r>
      <w:r w:rsidR="00CE0E47">
        <w:rPr>
          <w:rFonts w:ascii="Times New Roman" w:hAnsi="Times New Roman" w:cs="Times New Roman"/>
          <w:sz w:val="24"/>
        </w:rPr>
        <w:t xml:space="preserve">sprememb razvoja iger </w:t>
      </w:r>
      <w:r w:rsidR="00CE0E47">
        <w:rPr>
          <w:rFonts w:ascii="Times New Roman" w:hAnsi="Times New Roman" w:cs="Times New Roman"/>
          <w:sz w:val="24"/>
        </w:rPr>
        <w:fldChar w:fldCharType="begin"/>
      </w:r>
      <w:r w:rsidR="00CE0E47">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CE0E47">
        <w:rPr>
          <w:rFonts w:ascii="Times New Roman" w:hAnsi="Times New Roman" w:cs="Times New Roman"/>
          <w:sz w:val="24"/>
        </w:rPr>
        <w:fldChar w:fldCharType="separate"/>
      </w:r>
      <w:r w:rsidR="00CE0E47" w:rsidRPr="00CE0E47">
        <w:rPr>
          <w:rFonts w:ascii="Times New Roman" w:hAnsi="Times New Roman" w:cs="Times New Roman"/>
          <w:sz w:val="24"/>
        </w:rPr>
        <w:t>(Unger in Novak 2011, 180)</w:t>
      </w:r>
      <w:r w:rsidR="00CE0E47">
        <w:rPr>
          <w:rFonts w:ascii="Times New Roman" w:hAnsi="Times New Roman" w:cs="Times New Roman"/>
          <w:sz w:val="24"/>
        </w:rPr>
        <w:fldChar w:fldCharType="end"/>
      </w:r>
      <w:r w:rsidR="0059057F">
        <w:rPr>
          <w:rFonts w:ascii="Times New Roman" w:hAnsi="Times New Roman" w:cs="Times New Roman"/>
          <w:sz w:val="24"/>
        </w:rPr>
        <w:t>.</w:t>
      </w:r>
    </w:p>
    <w:p w:rsidR="00893DDC" w:rsidRDefault="00B12FEA" w:rsidP="007F4174">
      <w:pPr>
        <w:contextualSpacing/>
        <w:jc w:val="both"/>
        <w:rPr>
          <w:rFonts w:ascii="Times New Roman" w:hAnsi="Times New Roman" w:cs="Times New Roman"/>
          <w:sz w:val="24"/>
        </w:rPr>
      </w:pPr>
      <w:r>
        <w:rPr>
          <w:rFonts w:ascii="Times New Roman" w:hAnsi="Times New Roman" w:cs="Times New Roman"/>
          <w:sz w:val="24"/>
        </w:rPr>
        <w:t>Izbi</w:t>
      </w:r>
      <w:r w:rsidR="00055D7D">
        <w:rPr>
          <w:rFonts w:ascii="Times New Roman" w:hAnsi="Times New Roman" w:cs="Times New Roman"/>
          <w:sz w:val="24"/>
        </w:rPr>
        <w:t>ro metode nam na</w:t>
      </w:r>
      <w:r w:rsidR="000E6755">
        <w:rPr>
          <w:rFonts w:ascii="Times New Roman" w:hAnsi="Times New Roman" w:cs="Times New Roman"/>
          <w:sz w:val="24"/>
        </w:rPr>
        <w:t>kazujejo igr</w:t>
      </w:r>
      <w:r w:rsidR="000D5BD2">
        <w:rPr>
          <w:rFonts w:ascii="Times New Roman" w:hAnsi="Times New Roman" w:cs="Times New Roman"/>
          <w:sz w:val="24"/>
        </w:rPr>
        <w:t>e in nameni upor</w:t>
      </w:r>
      <w:r w:rsidR="005D6D65">
        <w:rPr>
          <w:rFonts w:ascii="Times New Roman" w:hAnsi="Times New Roman" w:cs="Times New Roman"/>
          <w:sz w:val="24"/>
        </w:rPr>
        <w:t>abe.</w:t>
      </w:r>
      <w:r w:rsidR="001E4602">
        <w:rPr>
          <w:rFonts w:ascii="Times New Roman" w:hAnsi="Times New Roman" w:cs="Times New Roman"/>
          <w:sz w:val="24"/>
        </w:rPr>
        <w:t xml:space="preserve"> </w:t>
      </w:r>
      <w:r w:rsidR="00D9016C">
        <w:rPr>
          <w:rFonts w:ascii="Times New Roman" w:hAnsi="Times New Roman" w:cs="Times New Roman"/>
          <w:sz w:val="24"/>
        </w:rPr>
        <w:t>I</w:t>
      </w:r>
      <w:r w:rsidR="006A1C25">
        <w:rPr>
          <w:rFonts w:ascii="Times New Roman" w:hAnsi="Times New Roman" w:cs="Times New Roman"/>
          <w:sz w:val="24"/>
        </w:rPr>
        <w:t>gre</w:t>
      </w:r>
      <w:r w:rsidR="009A4ACF">
        <w:rPr>
          <w:rFonts w:ascii="Times New Roman" w:hAnsi="Times New Roman" w:cs="Times New Roman"/>
          <w:sz w:val="24"/>
        </w:rPr>
        <w:t xml:space="preserve"> se</w:t>
      </w:r>
      <w:r w:rsidR="006A1C25">
        <w:rPr>
          <w:rFonts w:ascii="Times New Roman" w:hAnsi="Times New Roman" w:cs="Times New Roman"/>
          <w:sz w:val="24"/>
        </w:rPr>
        <w:t xml:space="preserve"> osredotočajo na igranje </w:t>
      </w:r>
      <w:r w:rsidR="006A1C25">
        <w:rPr>
          <w:rFonts w:ascii="Times New Roman" w:hAnsi="Times New Roman" w:cs="Times New Roman"/>
          <w:sz w:val="24"/>
        </w:rPr>
        <w:fldChar w:fldCharType="begin"/>
      </w:r>
      <w:r w:rsidR="00F61DE4">
        <w:rPr>
          <w:rFonts w:ascii="Times New Roman" w:hAnsi="Times New Roman" w:cs="Times New Roman"/>
          <w:sz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006A1C25">
        <w:rPr>
          <w:rFonts w:ascii="Times New Roman" w:hAnsi="Times New Roman" w:cs="Times New Roman"/>
          <w:sz w:val="24"/>
        </w:rPr>
        <w:fldChar w:fldCharType="separate"/>
      </w:r>
      <w:r w:rsidR="00F61DE4" w:rsidRPr="00F61DE4">
        <w:rPr>
          <w:rFonts w:ascii="Times New Roman" w:hAnsi="Times New Roman" w:cs="Times New Roman"/>
          <w:sz w:val="24"/>
        </w:rPr>
        <w:t>(Esposito 2005, 3)</w:t>
      </w:r>
      <w:r w:rsidR="006A1C25">
        <w:rPr>
          <w:rFonts w:ascii="Times New Roman" w:hAnsi="Times New Roman" w:cs="Times New Roman"/>
          <w:sz w:val="24"/>
        </w:rPr>
        <w:fldChar w:fldCharType="end"/>
      </w:r>
      <w:r w:rsidR="00597973">
        <w:rPr>
          <w:rFonts w:ascii="Times New Roman" w:hAnsi="Times New Roman" w:cs="Times New Roman"/>
          <w:sz w:val="24"/>
        </w:rPr>
        <w:t>. Igranje predstavlja element, ki emoci</w:t>
      </w:r>
      <w:r w:rsidR="00C33E26">
        <w:rPr>
          <w:rFonts w:ascii="Times New Roman" w:hAnsi="Times New Roman" w:cs="Times New Roman"/>
          <w:sz w:val="24"/>
        </w:rPr>
        <w:t>onalno pritegne igralce</w:t>
      </w:r>
      <w:r w:rsidR="00E50173">
        <w:rPr>
          <w:rFonts w:ascii="Times New Roman" w:hAnsi="Times New Roman" w:cs="Times New Roman"/>
          <w:sz w:val="24"/>
        </w:rPr>
        <w:t>.</w:t>
      </w:r>
      <w:r w:rsidR="000D3BE1">
        <w:rPr>
          <w:rFonts w:ascii="Times New Roman" w:hAnsi="Times New Roman" w:cs="Times New Roman"/>
          <w:sz w:val="24"/>
        </w:rPr>
        <w:t xml:space="preserve"> </w:t>
      </w:r>
      <w:r w:rsidR="0008349B">
        <w:rPr>
          <w:rFonts w:ascii="Times New Roman" w:hAnsi="Times New Roman" w:cs="Times New Roman"/>
          <w:sz w:val="24"/>
        </w:rPr>
        <w:t>Je nekakšno sta</w:t>
      </w:r>
      <w:r w:rsidR="00ED3B50">
        <w:rPr>
          <w:rFonts w:ascii="Times New Roman" w:hAnsi="Times New Roman" w:cs="Times New Roman"/>
          <w:sz w:val="24"/>
        </w:rPr>
        <w:t xml:space="preserve">nje, ki je podobno zabavi </w:t>
      </w:r>
      <w:r w:rsidR="006A1917">
        <w:rPr>
          <w:rFonts w:ascii="Times New Roman" w:hAnsi="Times New Roman" w:cs="Times New Roman"/>
          <w:sz w:val="24"/>
        </w:rPr>
        <w:fldChar w:fldCharType="begin"/>
      </w:r>
      <w:r w:rsidR="006A1917">
        <w:rPr>
          <w:rFonts w:ascii="Times New Roman" w:hAnsi="Times New Roman" w:cs="Times New Roman"/>
          <w:sz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006A1917">
        <w:rPr>
          <w:rFonts w:ascii="Times New Roman" w:hAnsi="Times New Roman" w:cs="Times New Roman"/>
          <w:sz w:val="24"/>
        </w:rPr>
        <w:fldChar w:fldCharType="separate"/>
      </w:r>
      <w:r w:rsidR="006A1917" w:rsidRPr="006A1917">
        <w:rPr>
          <w:rFonts w:ascii="Times New Roman" w:hAnsi="Times New Roman" w:cs="Times New Roman"/>
          <w:sz w:val="24"/>
        </w:rPr>
        <w:t>(Fullerton 2008, 91)</w:t>
      </w:r>
      <w:r w:rsidR="006A1917">
        <w:rPr>
          <w:rFonts w:ascii="Times New Roman" w:hAnsi="Times New Roman" w:cs="Times New Roman"/>
          <w:sz w:val="24"/>
        </w:rPr>
        <w:fldChar w:fldCharType="end"/>
      </w:r>
      <w:r w:rsidR="001A66B6">
        <w:rPr>
          <w:rFonts w:ascii="Times New Roman" w:hAnsi="Times New Roman" w:cs="Times New Roman"/>
          <w:sz w:val="24"/>
        </w:rPr>
        <w:t xml:space="preserve">. </w:t>
      </w:r>
      <w:r w:rsidR="0018416B">
        <w:rPr>
          <w:rFonts w:ascii="Times New Roman" w:hAnsi="Times New Roman" w:cs="Times New Roman"/>
          <w:sz w:val="24"/>
        </w:rPr>
        <w:t>Posledično se igre s</w:t>
      </w:r>
      <w:r w:rsidR="00D53CE3">
        <w:rPr>
          <w:rFonts w:ascii="Times New Roman" w:hAnsi="Times New Roman" w:cs="Times New Roman"/>
          <w:sz w:val="24"/>
        </w:rPr>
        <w:t>matrajo</w:t>
      </w:r>
      <w:r w:rsidR="0018416B">
        <w:rPr>
          <w:rFonts w:ascii="Times New Roman" w:hAnsi="Times New Roman" w:cs="Times New Roman"/>
          <w:sz w:val="24"/>
        </w:rPr>
        <w:t xml:space="preserve"> </w:t>
      </w:r>
      <w:r w:rsidR="00D53CE3">
        <w:rPr>
          <w:rFonts w:ascii="Times New Roman" w:hAnsi="Times New Roman" w:cs="Times New Roman"/>
          <w:sz w:val="24"/>
        </w:rPr>
        <w:t xml:space="preserve">za najbolj ekstremne </w:t>
      </w:r>
      <w:r w:rsidR="00D94603">
        <w:rPr>
          <w:rFonts w:ascii="Times New Roman" w:hAnsi="Times New Roman" w:cs="Times New Roman"/>
          <w:sz w:val="24"/>
        </w:rPr>
        <w:t>h</w:t>
      </w:r>
      <w:r w:rsidR="00CB5FC0">
        <w:rPr>
          <w:rFonts w:ascii="Times New Roman" w:hAnsi="Times New Roman" w:cs="Times New Roman"/>
          <w:sz w:val="24"/>
        </w:rPr>
        <w:t>edonične i</w:t>
      </w:r>
      <w:r w:rsidR="00FB6900">
        <w:rPr>
          <w:rFonts w:ascii="Times New Roman" w:hAnsi="Times New Roman" w:cs="Times New Roman"/>
          <w:sz w:val="24"/>
        </w:rPr>
        <w:t>nformacijske si</w:t>
      </w:r>
      <w:r w:rsidR="00BD4193">
        <w:rPr>
          <w:rFonts w:ascii="Times New Roman" w:hAnsi="Times New Roman" w:cs="Times New Roman"/>
          <w:sz w:val="24"/>
        </w:rPr>
        <w:t xml:space="preserve">steme, pa vendar se pri utilitarnih namenih uporabe uporabna motivacija premakne iz zabave v uporabnost </w:t>
      </w:r>
      <w:r w:rsidR="00BD4193">
        <w:rPr>
          <w:rFonts w:ascii="Times New Roman" w:hAnsi="Times New Roman" w:cs="Times New Roman"/>
          <w:sz w:val="24"/>
        </w:rPr>
        <w:fldChar w:fldCharType="begin"/>
      </w:r>
      <w:r w:rsidR="00BD4193">
        <w:rPr>
          <w:rFonts w:ascii="Times New Roman" w:hAnsi="Times New Roman" w:cs="Times New Roman"/>
          <w:sz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00BD4193">
        <w:rPr>
          <w:rFonts w:ascii="Times New Roman" w:hAnsi="Times New Roman" w:cs="Times New Roman"/>
          <w:sz w:val="24"/>
        </w:rPr>
        <w:fldChar w:fldCharType="separate"/>
      </w:r>
      <w:r w:rsidR="00BD4193" w:rsidRPr="00BD4193">
        <w:rPr>
          <w:rFonts w:ascii="Times New Roman" w:hAnsi="Times New Roman" w:cs="Times New Roman"/>
          <w:sz w:val="24"/>
        </w:rPr>
        <w:t>(Hamari in Keronen 2017, 136)</w:t>
      </w:r>
      <w:r w:rsidR="00BD4193">
        <w:rPr>
          <w:rFonts w:ascii="Times New Roman" w:hAnsi="Times New Roman" w:cs="Times New Roman"/>
          <w:sz w:val="24"/>
        </w:rPr>
        <w:fldChar w:fldCharType="end"/>
      </w:r>
      <w:r w:rsidR="00AD16D0">
        <w:rPr>
          <w:rFonts w:ascii="Times New Roman" w:hAnsi="Times New Roman" w:cs="Times New Roman"/>
          <w:sz w:val="24"/>
        </w:rPr>
        <w:t xml:space="preserve">. Igre lahko vodijo tako intrinzične kot ekstrinzične motivacije </w:t>
      </w:r>
      <w:r w:rsidR="00AD16D0">
        <w:rPr>
          <w:rFonts w:ascii="Times New Roman" w:hAnsi="Times New Roman" w:cs="Times New Roman"/>
          <w:sz w:val="24"/>
        </w:rPr>
        <w:fldChar w:fldCharType="begin"/>
      </w:r>
      <w:r w:rsidR="00AD16D0">
        <w:rPr>
          <w:rFonts w:ascii="Times New Roman" w:hAnsi="Times New Roman" w:cs="Times New Roman"/>
          <w:sz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00AD16D0">
        <w:rPr>
          <w:rFonts w:ascii="Times New Roman" w:hAnsi="Times New Roman" w:cs="Times New Roman"/>
          <w:sz w:val="24"/>
        </w:rPr>
        <w:fldChar w:fldCharType="separate"/>
      </w:r>
      <w:r w:rsidR="00AD16D0" w:rsidRPr="00DE51F1">
        <w:rPr>
          <w:rFonts w:ascii="Times New Roman" w:hAnsi="Times New Roman" w:cs="Times New Roman"/>
          <w:sz w:val="24"/>
        </w:rPr>
        <w:t>(Novak 2012, 198)</w:t>
      </w:r>
      <w:r w:rsidR="00AD16D0">
        <w:rPr>
          <w:rFonts w:ascii="Times New Roman" w:hAnsi="Times New Roman" w:cs="Times New Roman"/>
          <w:sz w:val="24"/>
        </w:rPr>
        <w:fldChar w:fldCharType="end"/>
      </w:r>
      <w:r w:rsidR="00434196">
        <w:rPr>
          <w:rFonts w:ascii="Times New Roman" w:hAnsi="Times New Roman" w:cs="Times New Roman"/>
          <w:sz w:val="24"/>
        </w:rPr>
        <w:t xml:space="preserve">. </w:t>
      </w:r>
      <w:r w:rsidR="00604874">
        <w:rPr>
          <w:rFonts w:ascii="Times New Roman" w:hAnsi="Times New Roman" w:cs="Times New Roman"/>
          <w:sz w:val="24"/>
        </w:rPr>
        <w:t xml:space="preserve">Številne študije kažejo pozitivne učinke učnih iger na področju motivacije do učenja in učnega </w:t>
      </w:r>
      <w:r w:rsidR="00D27C5D">
        <w:rPr>
          <w:rFonts w:ascii="Times New Roman" w:hAnsi="Times New Roman" w:cs="Times New Roman"/>
          <w:sz w:val="24"/>
        </w:rPr>
        <w:t>izkoristka</w:t>
      </w:r>
      <w:r w:rsidR="00BA37F6">
        <w:rPr>
          <w:rFonts w:ascii="Times New Roman" w:hAnsi="Times New Roman" w:cs="Times New Roman"/>
          <w:sz w:val="24"/>
        </w:rPr>
        <w:t>. M</w:t>
      </w:r>
      <w:r w:rsidR="00AA09D3">
        <w:rPr>
          <w:rFonts w:ascii="Times New Roman" w:hAnsi="Times New Roman" w:cs="Times New Roman"/>
          <w:sz w:val="24"/>
        </w:rPr>
        <w:t xml:space="preserve">otivacija in pozitivne emocije </w:t>
      </w:r>
      <w:r w:rsidR="009F27DF">
        <w:rPr>
          <w:rFonts w:ascii="Times New Roman" w:hAnsi="Times New Roman" w:cs="Times New Roman"/>
          <w:sz w:val="24"/>
        </w:rPr>
        <w:t xml:space="preserve">sta </w:t>
      </w:r>
      <w:r w:rsidR="00AA09D3">
        <w:rPr>
          <w:rFonts w:ascii="Times New Roman" w:hAnsi="Times New Roman" w:cs="Times New Roman"/>
          <w:sz w:val="24"/>
        </w:rPr>
        <w:t>pomembna fa</w:t>
      </w:r>
      <w:r w:rsidR="00AF2E29">
        <w:rPr>
          <w:rFonts w:ascii="Times New Roman" w:hAnsi="Times New Roman" w:cs="Times New Roman"/>
          <w:sz w:val="24"/>
        </w:rPr>
        <w:t>ktorja pri učenju</w:t>
      </w:r>
      <w:r w:rsidR="00C66835">
        <w:rPr>
          <w:rFonts w:ascii="Times New Roman" w:hAnsi="Times New Roman" w:cs="Times New Roman"/>
          <w:sz w:val="24"/>
        </w:rPr>
        <w:t xml:space="preserve"> </w:t>
      </w:r>
      <w:r w:rsidR="00C66835">
        <w:rPr>
          <w:rFonts w:ascii="Times New Roman" w:hAnsi="Times New Roman" w:cs="Times New Roman"/>
          <w:sz w:val="24"/>
        </w:rPr>
        <w:fldChar w:fldCharType="begin"/>
      </w:r>
      <w:r w:rsidR="00C66835">
        <w:rPr>
          <w:rFonts w:ascii="Times New Roman" w:hAnsi="Times New Roman" w:cs="Times New Roman"/>
          <w:sz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00C66835">
        <w:rPr>
          <w:rFonts w:ascii="Times New Roman" w:hAnsi="Times New Roman" w:cs="Times New Roman"/>
          <w:sz w:val="24"/>
        </w:rPr>
        <w:fldChar w:fldCharType="separate"/>
      </w:r>
      <w:r w:rsidR="001A20F4">
        <w:rPr>
          <w:rFonts w:ascii="Times New Roman" w:hAnsi="Times New Roman" w:cs="Times New Roman"/>
          <w:sz w:val="24"/>
        </w:rPr>
        <w:t xml:space="preserve">(Imlig-Iten in Petko 2014, </w:t>
      </w:r>
      <w:r w:rsidR="00C66835" w:rsidRPr="00C66835">
        <w:rPr>
          <w:rFonts w:ascii="Times New Roman" w:hAnsi="Times New Roman" w:cs="Times New Roman"/>
          <w:sz w:val="24"/>
        </w:rPr>
        <w:t>151)</w:t>
      </w:r>
      <w:r w:rsidR="00C66835">
        <w:rPr>
          <w:rFonts w:ascii="Times New Roman" w:hAnsi="Times New Roman" w:cs="Times New Roman"/>
          <w:sz w:val="24"/>
        </w:rPr>
        <w:fldChar w:fldCharType="end"/>
      </w:r>
      <w:r w:rsidR="00D2511E">
        <w:rPr>
          <w:rFonts w:ascii="Times New Roman" w:hAnsi="Times New Roman" w:cs="Times New Roman"/>
          <w:sz w:val="24"/>
        </w:rPr>
        <w:t xml:space="preserve">, katerih </w:t>
      </w:r>
      <w:r w:rsidR="005079D2">
        <w:rPr>
          <w:rFonts w:ascii="Times New Roman" w:hAnsi="Times New Roman" w:cs="Times New Roman"/>
          <w:sz w:val="24"/>
        </w:rPr>
        <w:t>uravnote</w:t>
      </w:r>
      <w:r w:rsidR="005A2325">
        <w:rPr>
          <w:rFonts w:ascii="Times New Roman" w:hAnsi="Times New Roman" w:cs="Times New Roman"/>
          <w:sz w:val="24"/>
        </w:rPr>
        <w:t>ženost igre</w:t>
      </w:r>
      <w:r w:rsidR="00D2511E">
        <w:rPr>
          <w:rFonts w:ascii="Times New Roman" w:hAnsi="Times New Roman" w:cs="Times New Roman"/>
          <w:sz w:val="24"/>
        </w:rPr>
        <w:t xml:space="preserve"> predstavlja efektivnost</w:t>
      </w:r>
      <w:r w:rsidR="005A2325">
        <w:rPr>
          <w:rFonts w:ascii="Times New Roman" w:hAnsi="Times New Roman" w:cs="Times New Roman"/>
          <w:sz w:val="24"/>
        </w:rPr>
        <w:t>, ki je pridobljena s</w:t>
      </w:r>
      <w:r w:rsidR="005079D2">
        <w:rPr>
          <w:rFonts w:ascii="Times New Roman" w:hAnsi="Times New Roman" w:cs="Times New Roman"/>
          <w:sz w:val="24"/>
        </w:rPr>
        <w:t xml:space="preserve"> ko</w:t>
      </w:r>
      <w:r w:rsidR="008A3148">
        <w:rPr>
          <w:rFonts w:ascii="Times New Roman" w:hAnsi="Times New Roman" w:cs="Times New Roman"/>
          <w:sz w:val="24"/>
        </w:rPr>
        <w:t xml:space="preserve">nsistenco </w:t>
      </w:r>
      <w:r w:rsidR="00ED25DA">
        <w:rPr>
          <w:rFonts w:ascii="Times New Roman" w:hAnsi="Times New Roman" w:cs="Times New Roman"/>
          <w:sz w:val="24"/>
        </w:rPr>
        <w:t>zahtevnosti</w:t>
      </w:r>
      <w:r w:rsidR="008A3148">
        <w:rPr>
          <w:rFonts w:ascii="Times New Roman" w:hAnsi="Times New Roman" w:cs="Times New Roman"/>
          <w:sz w:val="24"/>
        </w:rPr>
        <w:t xml:space="preserve"> in zabave pri igranju</w:t>
      </w:r>
      <w:r w:rsidR="005A2325">
        <w:rPr>
          <w:rFonts w:ascii="Times New Roman" w:hAnsi="Times New Roman" w:cs="Times New Roman"/>
          <w:sz w:val="24"/>
        </w:rPr>
        <w:t xml:space="preserve"> </w:t>
      </w:r>
      <w:r w:rsidR="005A2325">
        <w:rPr>
          <w:rFonts w:ascii="Times New Roman" w:hAnsi="Times New Roman" w:cs="Times New Roman"/>
          <w:sz w:val="24"/>
        </w:rPr>
        <w:fldChar w:fldCharType="begin"/>
      </w:r>
      <w:r w:rsidR="005A2325">
        <w:rPr>
          <w:rFonts w:ascii="Times New Roman" w:hAnsi="Times New Roman" w:cs="Times New Roman"/>
          <w:sz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005A2325">
        <w:rPr>
          <w:rFonts w:ascii="Times New Roman" w:hAnsi="Times New Roman" w:cs="Times New Roman"/>
          <w:sz w:val="24"/>
        </w:rPr>
        <w:fldChar w:fldCharType="separate"/>
      </w:r>
      <w:r w:rsidR="005A2325" w:rsidRPr="005A2325">
        <w:rPr>
          <w:rFonts w:ascii="Times New Roman" w:hAnsi="Times New Roman" w:cs="Times New Roman"/>
          <w:sz w:val="24"/>
        </w:rPr>
        <w:t>(Novak 2012, 202)</w:t>
      </w:r>
      <w:r w:rsidR="005A2325">
        <w:rPr>
          <w:rFonts w:ascii="Times New Roman" w:hAnsi="Times New Roman" w:cs="Times New Roman"/>
          <w:sz w:val="24"/>
        </w:rPr>
        <w:fldChar w:fldCharType="end"/>
      </w:r>
      <w:r w:rsidR="002E2588">
        <w:rPr>
          <w:rFonts w:ascii="Times New Roman" w:hAnsi="Times New Roman" w:cs="Times New Roman"/>
          <w:sz w:val="24"/>
        </w:rPr>
        <w:t>.</w:t>
      </w:r>
      <w:r w:rsidR="00E83AE4">
        <w:rPr>
          <w:rFonts w:ascii="Times New Roman" w:hAnsi="Times New Roman" w:cs="Times New Roman"/>
          <w:sz w:val="24"/>
        </w:rPr>
        <w:t xml:space="preserve"> </w:t>
      </w:r>
      <w:r w:rsidR="00E735F7">
        <w:rPr>
          <w:rFonts w:ascii="Times New Roman" w:hAnsi="Times New Roman" w:cs="Times New Roman"/>
          <w:sz w:val="24"/>
        </w:rPr>
        <w:t xml:space="preserve"> To predstavlja</w:t>
      </w:r>
      <w:r w:rsidR="0012799E">
        <w:rPr>
          <w:rFonts w:ascii="Times New Roman" w:hAnsi="Times New Roman" w:cs="Times New Roman"/>
          <w:sz w:val="24"/>
        </w:rPr>
        <w:t xml:space="preserve"> zabavno izkušnjo, ki</w:t>
      </w:r>
      <w:r w:rsidR="00E83AE4">
        <w:rPr>
          <w:rFonts w:ascii="Times New Roman" w:hAnsi="Times New Roman" w:cs="Times New Roman"/>
          <w:sz w:val="24"/>
        </w:rPr>
        <w:t xml:space="preserve"> je najpomembnejše merilo uspeha</w:t>
      </w:r>
      <w:r w:rsidR="003F2EA7">
        <w:rPr>
          <w:rFonts w:ascii="Times New Roman" w:hAnsi="Times New Roman" w:cs="Times New Roman"/>
          <w:sz w:val="24"/>
        </w:rPr>
        <w:t xml:space="preserve"> iger</w:t>
      </w:r>
      <w:r w:rsidR="00AB5DF7">
        <w:rPr>
          <w:rFonts w:ascii="Times New Roman" w:hAnsi="Times New Roman" w:cs="Times New Roman"/>
          <w:sz w:val="24"/>
        </w:rPr>
        <w:t xml:space="preserve"> </w:t>
      </w:r>
      <w:r w:rsidR="00E83AE4">
        <w:rPr>
          <w:rFonts w:ascii="Times New Roman" w:hAnsi="Times New Roman" w:cs="Times New Roman"/>
          <w:sz w:val="24"/>
        </w:rPr>
        <w:fldChar w:fldCharType="begin"/>
      </w:r>
      <w:r w:rsidR="00E83AE4">
        <w:rPr>
          <w:rFonts w:ascii="Times New Roman" w:hAnsi="Times New Roman" w:cs="Times New Roman"/>
          <w:sz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00E83AE4">
        <w:rPr>
          <w:rFonts w:ascii="Times New Roman" w:hAnsi="Times New Roman" w:cs="Times New Roman"/>
          <w:sz w:val="24"/>
        </w:rPr>
        <w:fldChar w:fldCharType="separate"/>
      </w:r>
      <w:r w:rsidR="00E83AE4" w:rsidRPr="00E83AE4">
        <w:rPr>
          <w:rFonts w:ascii="Times New Roman" w:hAnsi="Times New Roman" w:cs="Times New Roman"/>
          <w:sz w:val="24"/>
        </w:rPr>
        <w:t>(Cooper in Scacchi 2015, 12)</w:t>
      </w:r>
      <w:r w:rsidR="00E83AE4">
        <w:rPr>
          <w:rFonts w:ascii="Times New Roman" w:hAnsi="Times New Roman" w:cs="Times New Roman"/>
          <w:sz w:val="24"/>
        </w:rPr>
        <w:fldChar w:fldCharType="end"/>
      </w:r>
      <w:r w:rsidR="003A3154">
        <w:rPr>
          <w:rFonts w:ascii="Times New Roman" w:hAnsi="Times New Roman" w:cs="Times New Roman"/>
          <w:sz w:val="24"/>
        </w:rPr>
        <w:t xml:space="preserve">. </w:t>
      </w:r>
      <w:r w:rsidR="00AF0ABF">
        <w:rPr>
          <w:rFonts w:ascii="Times New Roman" w:hAnsi="Times New Roman" w:cs="Times New Roman"/>
          <w:sz w:val="24"/>
        </w:rPr>
        <w:t>V razvoju iger se uporablja termin u</w:t>
      </w:r>
      <w:r w:rsidR="00AC71B5">
        <w:rPr>
          <w:rFonts w:ascii="Times New Roman" w:hAnsi="Times New Roman" w:cs="Times New Roman"/>
          <w:sz w:val="24"/>
        </w:rPr>
        <w:t>por</w:t>
      </w:r>
      <w:r w:rsidR="00AF0ABF">
        <w:rPr>
          <w:rFonts w:ascii="Times New Roman" w:hAnsi="Times New Roman" w:cs="Times New Roman"/>
          <w:sz w:val="24"/>
        </w:rPr>
        <w:t>abniška izkušnja</w:t>
      </w:r>
      <w:r w:rsidR="00A2583D">
        <w:rPr>
          <w:rStyle w:val="Sprotnaopomba-sklic"/>
          <w:rFonts w:ascii="Times New Roman" w:hAnsi="Times New Roman" w:cs="Times New Roman"/>
          <w:sz w:val="24"/>
        </w:rPr>
        <w:footnoteReference w:id="2"/>
      </w:r>
      <w:r w:rsidR="001F69CF">
        <w:rPr>
          <w:rFonts w:ascii="Times New Roman" w:hAnsi="Times New Roman" w:cs="Times New Roman"/>
          <w:sz w:val="24"/>
        </w:rPr>
        <w:t xml:space="preserve">, ki jo z </w:t>
      </w:r>
      <w:r w:rsidR="00AC71B5">
        <w:rPr>
          <w:rFonts w:ascii="Times New Roman" w:hAnsi="Times New Roman" w:cs="Times New Roman"/>
          <w:sz w:val="24"/>
        </w:rPr>
        <w:t>iterati</w:t>
      </w:r>
      <w:r w:rsidR="001F69CF">
        <w:rPr>
          <w:rFonts w:ascii="Times New Roman" w:hAnsi="Times New Roman" w:cs="Times New Roman"/>
          <w:sz w:val="24"/>
        </w:rPr>
        <w:t>vnim procesom upoštevanja uporabniških povratnih informacij oblikovalci</w:t>
      </w:r>
      <w:r w:rsidR="00FA5C8E">
        <w:rPr>
          <w:rFonts w:ascii="Times New Roman" w:hAnsi="Times New Roman" w:cs="Times New Roman"/>
          <w:sz w:val="24"/>
        </w:rPr>
        <w:t xml:space="preserve"> izboljšujejo tekom</w:t>
      </w:r>
      <w:r w:rsidR="001F69CF">
        <w:rPr>
          <w:rFonts w:ascii="Times New Roman" w:hAnsi="Times New Roman" w:cs="Times New Roman"/>
          <w:sz w:val="24"/>
        </w:rPr>
        <w:t xml:space="preserve"> proces</w:t>
      </w:r>
      <w:r w:rsidR="00FA5C8E">
        <w:rPr>
          <w:rFonts w:ascii="Times New Roman" w:hAnsi="Times New Roman" w:cs="Times New Roman"/>
          <w:sz w:val="24"/>
        </w:rPr>
        <w:t>a</w:t>
      </w:r>
      <w:r w:rsidR="001F69CF">
        <w:rPr>
          <w:rFonts w:ascii="Times New Roman" w:hAnsi="Times New Roman" w:cs="Times New Roman"/>
          <w:sz w:val="24"/>
        </w:rPr>
        <w:t xml:space="preserve"> razvoja</w:t>
      </w:r>
      <w:r w:rsidR="009D2284">
        <w:rPr>
          <w:rFonts w:ascii="Times New Roman" w:hAnsi="Times New Roman" w:cs="Times New Roman"/>
          <w:sz w:val="24"/>
        </w:rPr>
        <w:t xml:space="preserve"> </w:t>
      </w:r>
      <w:r w:rsidR="009D2284">
        <w:rPr>
          <w:rFonts w:ascii="Times New Roman" w:hAnsi="Times New Roman" w:cs="Times New Roman"/>
          <w:sz w:val="24"/>
        </w:rPr>
        <w:fldChar w:fldCharType="begin"/>
      </w:r>
      <w:r w:rsidR="009D2284">
        <w:rPr>
          <w:rFonts w:ascii="Times New Roman" w:hAnsi="Times New Roman" w:cs="Times New Roman"/>
          <w:sz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009D2284">
        <w:rPr>
          <w:rFonts w:ascii="Times New Roman" w:hAnsi="Times New Roman" w:cs="Times New Roman"/>
          <w:sz w:val="24"/>
        </w:rPr>
        <w:fldChar w:fldCharType="separate"/>
      </w:r>
      <w:r w:rsidR="009D2284" w:rsidRPr="009D2284">
        <w:rPr>
          <w:rFonts w:ascii="Times New Roman" w:hAnsi="Times New Roman" w:cs="Times New Roman"/>
          <w:sz w:val="24"/>
        </w:rPr>
        <w:t>(Fullerton 2008, 2)</w:t>
      </w:r>
      <w:r w:rsidR="009D2284">
        <w:rPr>
          <w:rFonts w:ascii="Times New Roman" w:hAnsi="Times New Roman" w:cs="Times New Roman"/>
          <w:sz w:val="24"/>
        </w:rPr>
        <w:fldChar w:fldCharType="end"/>
      </w:r>
      <w:r w:rsidR="001F69CF">
        <w:rPr>
          <w:rFonts w:ascii="Times New Roman" w:hAnsi="Times New Roman" w:cs="Times New Roman"/>
          <w:sz w:val="24"/>
        </w:rPr>
        <w:t>.</w:t>
      </w:r>
      <w:r w:rsidR="00041F4E">
        <w:rPr>
          <w:rFonts w:ascii="Times New Roman" w:hAnsi="Times New Roman" w:cs="Times New Roman"/>
          <w:sz w:val="24"/>
        </w:rPr>
        <w:t xml:space="preserve"> </w:t>
      </w:r>
    </w:p>
    <w:p w:rsidR="00006718" w:rsidRDefault="00041F4E" w:rsidP="007F4174">
      <w:pPr>
        <w:contextualSpacing/>
        <w:jc w:val="both"/>
        <w:rPr>
          <w:rFonts w:ascii="Times New Roman" w:hAnsi="Times New Roman" w:cs="Times New Roman"/>
          <w:sz w:val="24"/>
        </w:rPr>
      </w:pPr>
      <w:r>
        <w:rPr>
          <w:rFonts w:ascii="Times New Roman" w:hAnsi="Times New Roman" w:cs="Times New Roman"/>
          <w:sz w:val="24"/>
        </w:rPr>
        <w:t>S</w:t>
      </w:r>
      <w:r w:rsidR="00092AE0">
        <w:rPr>
          <w:rFonts w:ascii="Times New Roman" w:hAnsi="Times New Roman" w:cs="Times New Roman"/>
          <w:sz w:val="24"/>
        </w:rPr>
        <w:t xml:space="preserve"> povratnimi</w:t>
      </w:r>
      <w:r w:rsidR="0008556A">
        <w:rPr>
          <w:rFonts w:ascii="Times New Roman" w:hAnsi="Times New Roman" w:cs="Times New Roman"/>
          <w:sz w:val="24"/>
        </w:rPr>
        <w:t xml:space="preserve"> informacij</w:t>
      </w:r>
      <w:r w:rsidR="00092AE0">
        <w:rPr>
          <w:rFonts w:ascii="Times New Roman" w:hAnsi="Times New Roman" w:cs="Times New Roman"/>
          <w:sz w:val="24"/>
        </w:rPr>
        <w:t xml:space="preserve">ami je povezana tudi </w:t>
      </w:r>
      <w:r w:rsidR="000E3E2B">
        <w:rPr>
          <w:rFonts w:ascii="Times New Roman" w:hAnsi="Times New Roman" w:cs="Times New Roman"/>
          <w:sz w:val="24"/>
        </w:rPr>
        <w:t>pozorn</w:t>
      </w:r>
      <w:r w:rsidR="0008556A">
        <w:rPr>
          <w:rFonts w:ascii="Times New Roman" w:hAnsi="Times New Roman" w:cs="Times New Roman"/>
          <w:sz w:val="24"/>
        </w:rPr>
        <w:t>ost</w:t>
      </w:r>
      <w:r w:rsidR="000E3E2B">
        <w:rPr>
          <w:rFonts w:ascii="Times New Roman" w:hAnsi="Times New Roman" w:cs="Times New Roman"/>
          <w:sz w:val="24"/>
        </w:rPr>
        <w:t xml:space="preserve"> na defekte.</w:t>
      </w:r>
      <w:r w:rsidR="00FF39A4">
        <w:rPr>
          <w:rFonts w:ascii="Times New Roman" w:hAnsi="Times New Roman" w:cs="Times New Roman"/>
          <w:sz w:val="24"/>
        </w:rPr>
        <w:t xml:space="preserve"> </w:t>
      </w:r>
      <w:r w:rsidR="00CF0E58">
        <w:rPr>
          <w:rFonts w:ascii="Times New Roman" w:hAnsi="Times New Roman" w:cs="Times New Roman"/>
          <w:sz w:val="24"/>
        </w:rPr>
        <w:t xml:space="preserve">Zavoljo tega </w:t>
      </w:r>
      <w:r w:rsidR="000A18F5">
        <w:rPr>
          <w:rFonts w:ascii="Times New Roman" w:hAnsi="Times New Roman" w:cs="Times New Roman"/>
          <w:sz w:val="24"/>
        </w:rPr>
        <w:t>o</w:t>
      </w:r>
      <w:r w:rsidR="00FF39A4">
        <w:rPr>
          <w:rFonts w:ascii="Times New Roman" w:hAnsi="Times New Roman" w:cs="Times New Roman"/>
          <w:sz w:val="24"/>
        </w:rPr>
        <w:t xml:space="preserve">srednja aktivnost razvoja video iger </w:t>
      </w:r>
      <w:r w:rsidR="00CA495F">
        <w:rPr>
          <w:rFonts w:ascii="Times New Roman" w:hAnsi="Times New Roman" w:cs="Times New Roman"/>
          <w:sz w:val="24"/>
        </w:rPr>
        <w:t xml:space="preserve">navadno postane </w:t>
      </w:r>
      <w:r w:rsidR="00710F4A">
        <w:rPr>
          <w:rFonts w:ascii="Times New Roman" w:hAnsi="Times New Roman" w:cs="Times New Roman"/>
          <w:sz w:val="24"/>
        </w:rPr>
        <w:t xml:space="preserve">konstantno </w:t>
      </w:r>
      <w:r w:rsidR="00E35A9E">
        <w:rPr>
          <w:rFonts w:ascii="Times New Roman" w:hAnsi="Times New Roman" w:cs="Times New Roman"/>
          <w:sz w:val="24"/>
        </w:rPr>
        <w:t>testiranje</w:t>
      </w:r>
      <w:r w:rsidR="00973A12">
        <w:rPr>
          <w:rStyle w:val="Sprotnaopomba-sklic"/>
          <w:rFonts w:ascii="Times New Roman" w:hAnsi="Times New Roman" w:cs="Times New Roman"/>
          <w:sz w:val="24"/>
        </w:rPr>
        <w:footnoteReference w:id="3"/>
      </w:r>
      <w:r w:rsidR="00E35A9E">
        <w:rPr>
          <w:rFonts w:ascii="Times New Roman" w:hAnsi="Times New Roman" w:cs="Times New Roman"/>
          <w:sz w:val="24"/>
        </w:rPr>
        <w:t xml:space="preserve"> igranja</w:t>
      </w:r>
      <w:r w:rsidR="001F3F9D">
        <w:rPr>
          <w:rFonts w:ascii="Times New Roman" w:hAnsi="Times New Roman" w:cs="Times New Roman"/>
          <w:sz w:val="24"/>
        </w:rPr>
        <w:t xml:space="preserve"> </w:t>
      </w:r>
      <w:r w:rsidR="00973A12">
        <w:rPr>
          <w:rFonts w:ascii="Times New Roman" w:hAnsi="Times New Roman" w:cs="Times New Roman"/>
          <w:sz w:val="24"/>
        </w:rPr>
        <w:fldChar w:fldCharType="begin"/>
      </w:r>
      <w:r w:rsidR="00973A12">
        <w:rPr>
          <w:rFonts w:ascii="Times New Roman" w:hAnsi="Times New Roman" w:cs="Times New Roman"/>
          <w:sz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973A12">
        <w:rPr>
          <w:rFonts w:ascii="Times New Roman" w:hAnsi="Times New Roman" w:cs="Times New Roman"/>
          <w:sz w:val="24"/>
        </w:rPr>
        <w:fldChar w:fldCharType="separate"/>
      </w:r>
      <w:r w:rsidR="00973A12" w:rsidRPr="00464C7A">
        <w:rPr>
          <w:rFonts w:ascii="Times New Roman" w:hAnsi="Times New Roman" w:cs="Times New Roman"/>
          <w:sz w:val="24"/>
        </w:rPr>
        <w:t>(Cooper in Scacchi 2015, 10)</w:t>
      </w:r>
      <w:r w:rsidR="00973A12">
        <w:rPr>
          <w:rFonts w:ascii="Times New Roman" w:hAnsi="Times New Roman" w:cs="Times New Roman"/>
          <w:sz w:val="24"/>
        </w:rPr>
        <w:fldChar w:fldCharType="end"/>
      </w:r>
      <w:r w:rsidR="00CE3102">
        <w:rPr>
          <w:rFonts w:ascii="Times New Roman" w:hAnsi="Times New Roman" w:cs="Times New Roman"/>
          <w:sz w:val="24"/>
        </w:rPr>
        <w:t xml:space="preserve">. To aktivnost predstavlja </w:t>
      </w:r>
      <w:r w:rsidR="001F3F9D">
        <w:rPr>
          <w:rFonts w:ascii="Times New Roman" w:hAnsi="Times New Roman" w:cs="Times New Roman"/>
          <w:sz w:val="24"/>
        </w:rPr>
        <w:t xml:space="preserve">testni protokol in </w:t>
      </w:r>
      <w:r w:rsidR="005B37CE">
        <w:rPr>
          <w:rFonts w:ascii="Times New Roman" w:hAnsi="Times New Roman" w:cs="Times New Roman"/>
          <w:sz w:val="24"/>
        </w:rPr>
        <w:t>velja za iterativni proces</w:t>
      </w:r>
      <w:r w:rsidR="00436873">
        <w:rPr>
          <w:rFonts w:ascii="Times New Roman" w:hAnsi="Times New Roman" w:cs="Times New Roman"/>
          <w:sz w:val="24"/>
        </w:rPr>
        <w:t xml:space="preserve"> </w:t>
      </w:r>
      <w:r w:rsidR="005B37CE">
        <w:rPr>
          <w:rFonts w:ascii="Times New Roman" w:hAnsi="Times New Roman" w:cs="Times New Roman"/>
          <w:sz w:val="24"/>
        </w:rPr>
        <w:t>med načrtovanjem, razvojem in testiranjem</w:t>
      </w:r>
      <w:r w:rsidR="003A0B82">
        <w:rPr>
          <w:rFonts w:ascii="Times New Roman" w:hAnsi="Times New Roman" w:cs="Times New Roman"/>
          <w:sz w:val="24"/>
        </w:rPr>
        <w:t xml:space="preserve"> </w:t>
      </w:r>
      <w:r w:rsidR="003A0B82">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003A0B82">
        <w:rPr>
          <w:rFonts w:ascii="Times New Roman" w:hAnsi="Times New Roman" w:cs="Times New Roman"/>
          <w:sz w:val="24"/>
        </w:rPr>
        <w:fldChar w:fldCharType="separate"/>
      </w:r>
      <w:r w:rsidR="003A0B82" w:rsidRPr="003A0B82">
        <w:rPr>
          <w:rFonts w:ascii="Times New Roman" w:hAnsi="Times New Roman" w:cs="Times New Roman"/>
          <w:sz w:val="24"/>
        </w:rPr>
        <w:t>(Sylvester 2013, 295)</w:t>
      </w:r>
      <w:r w:rsidR="003A0B82">
        <w:rPr>
          <w:rFonts w:ascii="Times New Roman" w:hAnsi="Times New Roman" w:cs="Times New Roman"/>
          <w:sz w:val="24"/>
        </w:rPr>
        <w:fldChar w:fldCharType="end"/>
      </w:r>
      <w:r w:rsidR="005B37CE">
        <w:rPr>
          <w:rFonts w:ascii="Times New Roman" w:hAnsi="Times New Roman" w:cs="Times New Roman"/>
          <w:sz w:val="24"/>
        </w:rPr>
        <w:t>.</w:t>
      </w:r>
      <w:r w:rsidR="009951C4">
        <w:rPr>
          <w:rFonts w:ascii="Times New Roman" w:hAnsi="Times New Roman" w:cs="Times New Roman"/>
          <w:sz w:val="24"/>
        </w:rPr>
        <w:t xml:space="preserve"> </w:t>
      </w:r>
      <w:r w:rsidR="000E3E2B">
        <w:rPr>
          <w:rFonts w:ascii="Times New Roman" w:hAnsi="Times New Roman" w:cs="Times New Roman"/>
          <w:sz w:val="24"/>
        </w:rPr>
        <w:t>Zato se razvoji</w:t>
      </w:r>
      <w:r w:rsidR="00116F3A">
        <w:rPr>
          <w:rFonts w:ascii="Times New Roman" w:hAnsi="Times New Roman" w:cs="Times New Roman"/>
          <w:sz w:val="24"/>
        </w:rPr>
        <w:t xml:space="preserve"> iger</w:t>
      </w:r>
      <w:r w:rsidR="000E3E2B">
        <w:rPr>
          <w:rFonts w:ascii="Times New Roman" w:hAnsi="Times New Roman" w:cs="Times New Roman"/>
          <w:sz w:val="24"/>
        </w:rPr>
        <w:t xml:space="preserve"> nagibajo od tradicionalnih življenjskih ciklov razvoj</w:t>
      </w:r>
      <w:r w:rsidR="00004E02">
        <w:rPr>
          <w:rFonts w:ascii="Times New Roman" w:hAnsi="Times New Roman" w:cs="Times New Roman"/>
          <w:sz w:val="24"/>
        </w:rPr>
        <w:t>a k</w:t>
      </w:r>
      <w:r w:rsidR="00493E2A">
        <w:rPr>
          <w:rFonts w:ascii="Times New Roman" w:hAnsi="Times New Roman" w:cs="Times New Roman"/>
          <w:sz w:val="24"/>
        </w:rPr>
        <w:t xml:space="preserve"> </w:t>
      </w:r>
      <w:r w:rsidR="00004E02">
        <w:rPr>
          <w:rFonts w:ascii="Times New Roman" w:hAnsi="Times New Roman" w:cs="Times New Roman"/>
          <w:sz w:val="24"/>
        </w:rPr>
        <w:t>bolj ink</w:t>
      </w:r>
      <w:r w:rsidR="003D261A">
        <w:rPr>
          <w:rFonts w:ascii="Times New Roman" w:hAnsi="Times New Roman" w:cs="Times New Roman"/>
          <w:sz w:val="24"/>
        </w:rPr>
        <w:t>rementalnim</w:t>
      </w:r>
      <w:r w:rsidR="000E3E2B">
        <w:rPr>
          <w:rFonts w:ascii="Times New Roman" w:hAnsi="Times New Roman" w:cs="Times New Roman"/>
          <w:sz w:val="24"/>
        </w:rPr>
        <w:t>,</w:t>
      </w:r>
      <w:r w:rsidR="003D261A">
        <w:rPr>
          <w:rFonts w:ascii="Times New Roman" w:hAnsi="Times New Roman" w:cs="Times New Roman"/>
          <w:sz w:val="24"/>
        </w:rPr>
        <w:t xml:space="preserve"> kateri na podlagi uporabniških povratnih informacij izpopolnjujejo a</w:t>
      </w:r>
      <w:r w:rsidR="00CC1F27">
        <w:rPr>
          <w:rFonts w:ascii="Times New Roman" w:hAnsi="Times New Roman" w:cs="Times New Roman"/>
          <w:sz w:val="24"/>
        </w:rPr>
        <w:t>li izboljšujejo verzije programa</w:t>
      </w:r>
      <w:r w:rsidR="00FF39A4">
        <w:rPr>
          <w:rFonts w:ascii="Times New Roman" w:hAnsi="Times New Roman" w:cs="Times New Roman"/>
          <w:sz w:val="24"/>
        </w:rPr>
        <w:t xml:space="preserve"> </w:t>
      </w:r>
      <w:r w:rsidR="00464C7A">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464C7A">
        <w:rPr>
          <w:rFonts w:ascii="Times New Roman" w:hAnsi="Times New Roman" w:cs="Times New Roman"/>
          <w:sz w:val="24"/>
        </w:rPr>
        <w:fldChar w:fldCharType="separate"/>
      </w:r>
      <w:r w:rsidR="00464C7A" w:rsidRPr="00464C7A">
        <w:rPr>
          <w:rFonts w:ascii="Times New Roman" w:hAnsi="Times New Roman" w:cs="Times New Roman"/>
          <w:sz w:val="24"/>
        </w:rPr>
        <w:t>(Cooper in Scacchi 2015, 10)</w:t>
      </w:r>
      <w:r w:rsidR="00464C7A">
        <w:rPr>
          <w:rFonts w:ascii="Times New Roman" w:hAnsi="Times New Roman" w:cs="Times New Roman"/>
          <w:sz w:val="24"/>
        </w:rPr>
        <w:fldChar w:fldCharType="end"/>
      </w:r>
      <w:r w:rsidR="000B2409">
        <w:rPr>
          <w:rFonts w:ascii="Times New Roman" w:hAnsi="Times New Roman" w:cs="Times New Roman"/>
          <w:sz w:val="24"/>
        </w:rPr>
        <w:t>.</w:t>
      </w:r>
    </w:p>
    <w:p w:rsidR="00AE3E9D" w:rsidRDefault="00AF6BD1" w:rsidP="007F4174">
      <w:pPr>
        <w:contextualSpacing/>
        <w:jc w:val="both"/>
        <w:rPr>
          <w:rFonts w:ascii="Times New Roman" w:hAnsi="Times New Roman" w:cs="Times New Roman"/>
          <w:sz w:val="24"/>
        </w:rPr>
      </w:pPr>
      <w:r>
        <w:rPr>
          <w:rFonts w:ascii="Times New Roman" w:hAnsi="Times New Roman" w:cs="Times New Roman"/>
          <w:sz w:val="24"/>
        </w:rPr>
        <w:t>Po podatkih spletne ankete</w:t>
      </w:r>
      <w:r w:rsidR="001102D9">
        <w:rPr>
          <w:rStyle w:val="Sprotnaopomba-sklic"/>
          <w:rFonts w:ascii="Times New Roman" w:hAnsi="Times New Roman" w:cs="Times New Roman"/>
          <w:sz w:val="24"/>
        </w:rPr>
        <w:footnoteReference w:id="4"/>
      </w:r>
      <w:r w:rsidR="006E2F11">
        <w:rPr>
          <w:rFonts w:ascii="Times New Roman" w:hAnsi="Times New Roman" w:cs="Times New Roman"/>
          <w:sz w:val="24"/>
        </w:rPr>
        <w:t xml:space="preserve"> </w:t>
      </w:r>
      <w:r w:rsidR="00BD6F33">
        <w:rPr>
          <w:rFonts w:ascii="Times New Roman" w:hAnsi="Times New Roman" w:cs="Times New Roman"/>
          <w:sz w:val="24"/>
        </w:rPr>
        <w:t xml:space="preserve">v </w:t>
      </w:r>
      <w:r w:rsidR="00814DA4">
        <w:rPr>
          <w:rFonts w:ascii="Times New Roman" w:hAnsi="Times New Roman" w:cs="Times New Roman"/>
          <w:sz w:val="24"/>
        </w:rPr>
        <w:t>Avstrijski industriji iger 23% podje</w:t>
      </w:r>
      <w:r w:rsidR="009518D1">
        <w:rPr>
          <w:rFonts w:ascii="Times New Roman" w:hAnsi="Times New Roman" w:cs="Times New Roman"/>
          <w:sz w:val="24"/>
        </w:rPr>
        <w:t>tij razvija igre</w:t>
      </w:r>
      <w:r w:rsidR="006A4DEE">
        <w:rPr>
          <w:rFonts w:ascii="Times New Roman" w:hAnsi="Times New Roman" w:cs="Times New Roman"/>
          <w:sz w:val="24"/>
        </w:rPr>
        <w:t xml:space="preserve"> </w:t>
      </w:r>
      <w:r w:rsidR="000E4679">
        <w:rPr>
          <w:rFonts w:ascii="Times New Roman" w:hAnsi="Times New Roman" w:cs="Times New Roman"/>
          <w:sz w:val="24"/>
        </w:rPr>
        <w:t xml:space="preserve">z ad-hoc pristopi, </w:t>
      </w:r>
      <w:r w:rsidR="00E12B87">
        <w:rPr>
          <w:rFonts w:ascii="Times New Roman" w:hAnsi="Times New Roman" w:cs="Times New Roman"/>
          <w:sz w:val="24"/>
        </w:rPr>
        <w:t>77</w:t>
      </w:r>
      <w:r w:rsidR="00C43A21">
        <w:rPr>
          <w:rFonts w:ascii="Times New Roman" w:hAnsi="Times New Roman" w:cs="Times New Roman"/>
          <w:sz w:val="24"/>
        </w:rPr>
        <w:t>% pa jih uporablja Scrum ali XP</w:t>
      </w:r>
      <w:r w:rsidR="00C816B6">
        <w:rPr>
          <w:rFonts w:ascii="Times New Roman" w:hAnsi="Times New Roman" w:cs="Times New Roman"/>
          <w:sz w:val="24"/>
        </w:rPr>
        <w:t>.</w:t>
      </w:r>
      <w:r w:rsidR="00C43A21">
        <w:rPr>
          <w:rFonts w:ascii="Times New Roman" w:hAnsi="Times New Roman" w:cs="Times New Roman"/>
          <w:sz w:val="24"/>
        </w:rPr>
        <w:t xml:space="preserve"> Verjetno je k</w:t>
      </w:r>
      <w:r w:rsidR="00E7169F">
        <w:rPr>
          <w:rFonts w:ascii="Times New Roman" w:hAnsi="Times New Roman" w:cs="Times New Roman"/>
          <w:sz w:val="24"/>
        </w:rPr>
        <w:t xml:space="preserve"> rezultatu</w:t>
      </w:r>
      <w:r w:rsidR="00C43A21">
        <w:rPr>
          <w:rFonts w:ascii="Times New Roman" w:hAnsi="Times New Roman" w:cs="Times New Roman"/>
          <w:sz w:val="24"/>
        </w:rPr>
        <w:t xml:space="preserve"> botrovala velikost samih podjetij</w:t>
      </w:r>
      <w:r w:rsidR="00D3130C">
        <w:rPr>
          <w:rFonts w:ascii="Times New Roman" w:hAnsi="Times New Roman" w:cs="Times New Roman"/>
          <w:sz w:val="24"/>
        </w:rPr>
        <w:t xml:space="preserve">, saj ima </w:t>
      </w:r>
      <w:r w:rsidR="00C43A21">
        <w:rPr>
          <w:rFonts w:ascii="Times New Roman" w:hAnsi="Times New Roman" w:cs="Times New Roman"/>
          <w:sz w:val="24"/>
        </w:rPr>
        <w:t>85%</w:t>
      </w:r>
      <w:r w:rsidR="00D3130C">
        <w:rPr>
          <w:rFonts w:ascii="Times New Roman" w:hAnsi="Times New Roman" w:cs="Times New Roman"/>
          <w:sz w:val="24"/>
        </w:rPr>
        <w:t xml:space="preserve"> podjetij vsaj 4 zaposlene </w:t>
      </w:r>
      <w:r w:rsidR="00EA07B9">
        <w:rPr>
          <w:rFonts w:ascii="Times New Roman" w:hAnsi="Times New Roman" w:cs="Times New Roman"/>
          <w:sz w:val="24"/>
        </w:rPr>
        <w:t>medtem, ko ima le 15%</w:t>
      </w:r>
      <w:r w:rsidR="001E282A">
        <w:rPr>
          <w:rFonts w:ascii="Times New Roman" w:hAnsi="Times New Roman" w:cs="Times New Roman"/>
          <w:sz w:val="24"/>
        </w:rPr>
        <w:t xml:space="preserve"> podjetij 15 ali več zaposlenih.</w:t>
      </w:r>
      <w:r w:rsidR="00441444">
        <w:rPr>
          <w:rFonts w:ascii="Times New Roman" w:hAnsi="Times New Roman" w:cs="Times New Roman"/>
          <w:sz w:val="24"/>
        </w:rPr>
        <w:t xml:space="preserve"> Ne glede na rezultate so vsa podjetja nakazala uporabo nekakšnih fleksibilnih, sekvenčnih </w:t>
      </w:r>
      <w:r w:rsidR="007E1297">
        <w:rPr>
          <w:rFonts w:ascii="Times New Roman" w:hAnsi="Times New Roman" w:cs="Times New Roman"/>
          <w:sz w:val="24"/>
        </w:rPr>
        <w:t xml:space="preserve">ali </w:t>
      </w:r>
      <w:r w:rsidR="00441444">
        <w:rPr>
          <w:rFonts w:ascii="Times New Roman" w:hAnsi="Times New Roman" w:cs="Times New Roman"/>
          <w:sz w:val="24"/>
        </w:rPr>
        <w:t xml:space="preserve">agilnih pristopov </w:t>
      </w:r>
      <w:r w:rsidR="00441444">
        <w:rPr>
          <w:rFonts w:ascii="Times New Roman" w:hAnsi="Times New Roman" w:cs="Times New Roman"/>
          <w:sz w:val="24"/>
        </w:rPr>
        <w:fldChar w:fldCharType="begin"/>
      </w:r>
      <w:r w:rsidR="00441444">
        <w:rPr>
          <w:rFonts w:ascii="Times New Roman" w:hAnsi="Times New Roman" w:cs="Times New Roman"/>
          <w:sz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00441444">
        <w:rPr>
          <w:rFonts w:ascii="Times New Roman" w:hAnsi="Times New Roman" w:cs="Times New Roman"/>
          <w:sz w:val="24"/>
        </w:rPr>
        <w:fldChar w:fldCharType="separate"/>
      </w:r>
      <w:r w:rsidR="00441444" w:rsidRPr="00441444">
        <w:rPr>
          <w:rFonts w:ascii="Times New Roman" w:hAnsi="Times New Roman" w:cs="Times New Roman"/>
          <w:sz w:val="24"/>
        </w:rPr>
        <w:t>(Musil in dr. 2010, 5)</w:t>
      </w:r>
      <w:r w:rsidR="00441444">
        <w:rPr>
          <w:rFonts w:ascii="Times New Roman" w:hAnsi="Times New Roman" w:cs="Times New Roman"/>
          <w:sz w:val="24"/>
        </w:rPr>
        <w:fldChar w:fldCharType="end"/>
      </w:r>
      <w:r w:rsidR="000358D4">
        <w:rPr>
          <w:rFonts w:ascii="Times New Roman" w:hAnsi="Times New Roman" w:cs="Times New Roman"/>
          <w:sz w:val="24"/>
        </w:rPr>
        <w:t>.</w:t>
      </w:r>
    </w:p>
    <w:p w:rsidR="00A8487F" w:rsidRDefault="00C40768" w:rsidP="007F4174">
      <w:pPr>
        <w:contextualSpacing/>
        <w:jc w:val="both"/>
        <w:rPr>
          <w:rFonts w:ascii="Times New Roman" w:hAnsi="Times New Roman" w:cs="Times New Roman"/>
          <w:sz w:val="24"/>
        </w:rPr>
      </w:pPr>
      <w:r>
        <w:rPr>
          <w:rFonts w:ascii="Times New Roman" w:hAnsi="Times New Roman" w:cs="Times New Roman"/>
          <w:sz w:val="24"/>
        </w:rPr>
        <w:t>Raziskava, ki so jo naredili O'Hagan in kolegi je pokazala, da se pri razvoju iger uporablja 47% agi</w:t>
      </w:r>
      <w:r w:rsidR="00F6553D">
        <w:rPr>
          <w:rFonts w:ascii="Times New Roman" w:hAnsi="Times New Roman" w:cs="Times New Roman"/>
          <w:sz w:val="24"/>
        </w:rPr>
        <w:t>lnih in 53% hibridnih procesov.</w:t>
      </w:r>
      <w:r w:rsidR="000451B5">
        <w:rPr>
          <w:rFonts w:ascii="Times New Roman" w:hAnsi="Times New Roman" w:cs="Times New Roman"/>
          <w:sz w:val="24"/>
        </w:rPr>
        <w:t xml:space="preserve"> </w:t>
      </w:r>
      <w:r w:rsidR="00694167">
        <w:rPr>
          <w:rFonts w:ascii="Times New Roman" w:hAnsi="Times New Roman" w:cs="Times New Roman"/>
          <w:sz w:val="24"/>
        </w:rPr>
        <w:t>Izmed 404 študij so i</w:t>
      </w:r>
      <w:r w:rsidR="000451B5">
        <w:rPr>
          <w:rFonts w:ascii="Times New Roman" w:hAnsi="Times New Roman" w:cs="Times New Roman"/>
          <w:sz w:val="24"/>
        </w:rPr>
        <w:t>dentificirali</w:t>
      </w:r>
      <w:r w:rsidR="00F806DD">
        <w:rPr>
          <w:rFonts w:ascii="Times New Roman" w:hAnsi="Times New Roman" w:cs="Times New Roman"/>
          <w:sz w:val="24"/>
        </w:rPr>
        <w:t xml:space="preserve"> </w:t>
      </w:r>
      <w:r w:rsidR="000451B5">
        <w:rPr>
          <w:rFonts w:ascii="Times New Roman" w:hAnsi="Times New Roman" w:cs="Times New Roman"/>
          <w:sz w:val="24"/>
        </w:rPr>
        <w:t>23 procesnih modelov</w:t>
      </w:r>
      <w:r w:rsidR="00A15F54">
        <w:rPr>
          <w:rFonts w:ascii="Times New Roman" w:hAnsi="Times New Roman" w:cs="Times New Roman"/>
          <w:sz w:val="24"/>
        </w:rPr>
        <w:t xml:space="preserve"> med katerimi so</w:t>
      </w:r>
      <w:r w:rsidR="006975FC">
        <w:rPr>
          <w:rFonts w:ascii="Times New Roman" w:hAnsi="Times New Roman" w:cs="Times New Roman"/>
          <w:sz w:val="24"/>
        </w:rPr>
        <w:t xml:space="preserve"> bili</w:t>
      </w:r>
      <w:r w:rsidR="00A15F54">
        <w:rPr>
          <w:rFonts w:ascii="Times New Roman" w:hAnsi="Times New Roman" w:cs="Times New Roman"/>
          <w:sz w:val="24"/>
        </w:rPr>
        <w:t xml:space="preserve"> </w:t>
      </w:r>
      <w:r w:rsidR="000451B5">
        <w:rPr>
          <w:rFonts w:ascii="Times New Roman" w:hAnsi="Times New Roman" w:cs="Times New Roman"/>
          <w:sz w:val="24"/>
        </w:rPr>
        <w:t xml:space="preserve">vidnejši: XP, Scrum, </w:t>
      </w:r>
      <w:r w:rsidR="001D2C3C">
        <w:rPr>
          <w:rFonts w:ascii="Times New Roman" w:hAnsi="Times New Roman" w:cs="Times New Roman"/>
          <w:sz w:val="24"/>
        </w:rPr>
        <w:t xml:space="preserve">Kanban, rapidni, inkrementalni in </w:t>
      </w:r>
      <w:r w:rsidR="000451B5">
        <w:rPr>
          <w:rFonts w:ascii="Times New Roman" w:hAnsi="Times New Roman" w:cs="Times New Roman"/>
          <w:sz w:val="24"/>
        </w:rPr>
        <w:t>komponentn</w:t>
      </w:r>
      <w:r w:rsidR="00FC5045">
        <w:rPr>
          <w:rFonts w:ascii="Times New Roman" w:hAnsi="Times New Roman" w:cs="Times New Roman"/>
          <w:sz w:val="24"/>
        </w:rPr>
        <w:t>i</w:t>
      </w:r>
      <w:r w:rsidR="00186B82">
        <w:rPr>
          <w:rFonts w:ascii="Times New Roman" w:hAnsi="Times New Roman" w:cs="Times New Roman"/>
          <w:sz w:val="24"/>
        </w:rPr>
        <w:t xml:space="preserve"> razvojni model</w:t>
      </w:r>
      <w:r w:rsidR="00C26CDF">
        <w:rPr>
          <w:rFonts w:ascii="Times New Roman" w:hAnsi="Times New Roman" w:cs="Times New Roman"/>
          <w:sz w:val="24"/>
        </w:rPr>
        <w:t>i</w:t>
      </w:r>
      <w:r w:rsidR="00FC5045">
        <w:rPr>
          <w:rFonts w:ascii="Times New Roman" w:hAnsi="Times New Roman" w:cs="Times New Roman"/>
          <w:sz w:val="24"/>
        </w:rPr>
        <w:t>.</w:t>
      </w:r>
      <w:r w:rsidR="00F64189">
        <w:rPr>
          <w:rFonts w:ascii="Times New Roman" w:hAnsi="Times New Roman" w:cs="Times New Roman"/>
          <w:sz w:val="24"/>
        </w:rPr>
        <w:t xml:space="preserve"> Medtem, ko so prvi trije našteti strogo agili, vsi bazirajo</w:t>
      </w:r>
      <w:r w:rsidR="006D6989">
        <w:rPr>
          <w:rFonts w:ascii="Times New Roman" w:hAnsi="Times New Roman" w:cs="Times New Roman"/>
          <w:sz w:val="24"/>
        </w:rPr>
        <w:t xml:space="preserve"> na iteracijah. </w:t>
      </w:r>
      <w:r w:rsidR="000413A6">
        <w:rPr>
          <w:rFonts w:ascii="Times New Roman" w:hAnsi="Times New Roman" w:cs="Times New Roman"/>
          <w:sz w:val="24"/>
        </w:rPr>
        <w:t>Vsi modeli raziskave so se r</w:t>
      </w:r>
      <w:r w:rsidR="00BB2756">
        <w:rPr>
          <w:rFonts w:ascii="Times New Roman" w:hAnsi="Times New Roman" w:cs="Times New Roman"/>
          <w:sz w:val="24"/>
        </w:rPr>
        <w:t>azlikovali</w:t>
      </w:r>
      <w:r w:rsidR="000413A6">
        <w:rPr>
          <w:rFonts w:ascii="Times New Roman" w:hAnsi="Times New Roman" w:cs="Times New Roman"/>
          <w:sz w:val="24"/>
        </w:rPr>
        <w:t xml:space="preserve"> </w:t>
      </w:r>
      <w:r w:rsidR="004F5B07">
        <w:rPr>
          <w:rFonts w:ascii="Times New Roman" w:hAnsi="Times New Roman" w:cs="Times New Roman"/>
          <w:sz w:val="24"/>
        </w:rPr>
        <w:t xml:space="preserve">le po številu </w:t>
      </w:r>
      <w:r w:rsidR="00BB2756">
        <w:rPr>
          <w:rFonts w:ascii="Times New Roman" w:hAnsi="Times New Roman" w:cs="Times New Roman"/>
          <w:sz w:val="24"/>
        </w:rPr>
        <w:t>iteracij</w:t>
      </w:r>
      <w:r w:rsidR="00EB2298">
        <w:rPr>
          <w:rFonts w:ascii="Times New Roman" w:hAnsi="Times New Roman" w:cs="Times New Roman"/>
          <w:sz w:val="24"/>
        </w:rPr>
        <w:t>,</w:t>
      </w:r>
      <w:r w:rsidR="007A74A7">
        <w:rPr>
          <w:rFonts w:ascii="Times New Roman" w:hAnsi="Times New Roman" w:cs="Times New Roman"/>
          <w:sz w:val="24"/>
        </w:rPr>
        <w:t xml:space="preserve"> </w:t>
      </w:r>
      <w:r w:rsidR="002A7A87">
        <w:rPr>
          <w:rFonts w:ascii="Times New Roman" w:hAnsi="Times New Roman" w:cs="Times New Roman"/>
          <w:sz w:val="24"/>
        </w:rPr>
        <w:t>katerih</w:t>
      </w:r>
      <w:r w:rsidR="004F5B07">
        <w:rPr>
          <w:rFonts w:ascii="Times New Roman" w:hAnsi="Times New Roman" w:cs="Times New Roman"/>
          <w:sz w:val="24"/>
        </w:rPr>
        <w:t xml:space="preserve"> število</w:t>
      </w:r>
      <w:r w:rsidR="009C7B02">
        <w:rPr>
          <w:rFonts w:ascii="Times New Roman" w:hAnsi="Times New Roman" w:cs="Times New Roman"/>
          <w:sz w:val="24"/>
        </w:rPr>
        <w:t xml:space="preserve"> </w:t>
      </w:r>
      <w:r w:rsidR="004F5B07">
        <w:rPr>
          <w:rFonts w:ascii="Times New Roman" w:hAnsi="Times New Roman" w:cs="Times New Roman"/>
          <w:sz w:val="24"/>
        </w:rPr>
        <w:t>je bilo večje pri agilnih in manjše pri hibridnih procesih</w:t>
      </w:r>
      <w:r w:rsidR="00122372">
        <w:rPr>
          <w:rFonts w:ascii="Times New Roman" w:hAnsi="Times New Roman" w:cs="Times New Roman"/>
          <w:sz w:val="24"/>
        </w:rPr>
        <w:t xml:space="preserve"> </w:t>
      </w:r>
      <w:r w:rsidR="00122372">
        <w:rPr>
          <w:rFonts w:ascii="Times New Roman" w:hAnsi="Times New Roman" w:cs="Times New Roman"/>
          <w:sz w:val="24"/>
        </w:rPr>
        <w:fldChar w:fldCharType="begin"/>
      </w:r>
      <w:r w:rsidR="00122372">
        <w:rPr>
          <w:rFonts w:ascii="Times New Roman" w:hAnsi="Times New Roman" w:cs="Times New Roman"/>
          <w:sz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00122372">
        <w:rPr>
          <w:rFonts w:ascii="Times New Roman" w:hAnsi="Times New Roman" w:cs="Times New Roman"/>
          <w:sz w:val="24"/>
        </w:rPr>
        <w:fldChar w:fldCharType="separate"/>
      </w:r>
      <w:r w:rsidR="00122372" w:rsidRPr="00122372">
        <w:rPr>
          <w:rFonts w:ascii="Times New Roman" w:hAnsi="Times New Roman" w:cs="Times New Roman"/>
          <w:sz w:val="24"/>
          <w:szCs w:val="24"/>
        </w:rPr>
        <w:t>(O’Hagan, Coleman, in O’Connor 2014, 187)</w:t>
      </w:r>
      <w:r w:rsidR="00122372">
        <w:rPr>
          <w:rFonts w:ascii="Times New Roman" w:hAnsi="Times New Roman" w:cs="Times New Roman"/>
          <w:sz w:val="24"/>
        </w:rPr>
        <w:fldChar w:fldCharType="end"/>
      </w:r>
      <w:r w:rsidR="009E120E">
        <w:rPr>
          <w:rFonts w:ascii="Times New Roman" w:hAnsi="Times New Roman" w:cs="Times New Roman"/>
          <w:sz w:val="24"/>
        </w:rPr>
        <w:t>.</w:t>
      </w:r>
      <w:r w:rsidR="005F0BE3">
        <w:rPr>
          <w:rFonts w:ascii="Times New Roman" w:hAnsi="Times New Roman" w:cs="Times New Roman"/>
          <w:sz w:val="24"/>
        </w:rPr>
        <w:t xml:space="preserve"> </w:t>
      </w:r>
    </w:p>
    <w:p w:rsidR="00AA42CE" w:rsidRDefault="005F0BE3" w:rsidP="007F4174">
      <w:pPr>
        <w:contextualSpacing/>
        <w:jc w:val="both"/>
        <w:rPr>
          <w:rFonts w:ascii="Times New Roman" w:hAnsi="Times New Roman" w:cs="Times New Roman"/>
          <w:sz w:val="24"/>
        </w:rPr>
      </w:pPr>
      <w:r>
        <w:rPr>
          <w:rFonts w:ascii="Times New Roman" w:hAnsi="Times New Roman" w:cs="Times New Roman"/>
          <w:sz w:val="24"/>
        </w:rPr>
        <w:lastRenderedPageBreak/>
        <w:t>Prav tako agilne</w:t>
      </w:r>
      <w:r w:rsidR="00AA12C6">
        <w:rPr>
          <w:rFonts w:ascii="Times New Roman" w:hAnsi="Times New Roman" w:cs="Times New Roman"/>
          <w:sz w:val="24"/>
        </w:rPr>
        <w:t xml:space="preserve"> pristop</w:t>
      </w:r>
      <w:r>
        <w:rPr>
          <w:rFonts w:ascii="Times New Roman" w:hAnsi="Times New Roman" w:cs="Times New Roman"/>
          <w:sz w:val="24"/>
        </w:rPr>
        <w:t>e</w:t>
      </w:r>
      <w:r w:rsidR="00AA12C6">
        <w:rPr>
          <w:rFonts w:ascii="Times New Roman" w:hAnsi="Times New Roman" w:cs="Times New Roman"/>
          <w:sz w:val="24"/>
        </w:rPr>
        <w:t xml:space="preserve"> podpira Fullerton, saj meni, da je </w:t>
      </w:r>
      <w:r w:rsidR="00441A24">
        <w:rPr>
          <w:rFonts w:ascii="Times New Roman" w:hAnsi="Times New Roman" w:cs="Times New Roman"/>
          <w:sz w:val="24"/>
        </w:rPr>
        <w:t xml:space="preserve">Scrum </w:t>
      </w:r>
      <w:r w:rsidR="00776C04">
        <w:rPr>
          <w:rFonts w:ascii="Times New Roman" w:hAnsi="Times New Roman" w:cs="Times New Roman"/>
          <w:sz w:val="24"/>
        </w:rPr>
        <w:t xml:space="preserve">primeren za reševanje zapletenih problemov oblikovanja iger </w:t>
      </w:r>
      <w:r w:rsidR="00776C04">
        <w:rPr>
          <w:rFonts w:ascii="Times New Roman" w:hAnsi="Times New Roman" w:cs="Times New Roman"/>
          <w:sz w:val="24"/>
        </w:rPr>
        <w:fldChar w:fldCharType="begin"/>
      </w:r>
      <w:r w:rsidR="00776C04">
        <w:rPr>
          <w:rFonts w:ascii="Times New Roman" w:hAnsi="Times New Roman" w:cs="Times New Roman"/>
          <w:sz w:val="24"/>
        </w:rPr>
        <w:instrText xml:space="preserve"> ADDIN ZOTERO_ITEM CSL_CITATION {"citationID":"icLh69kf","properties":{"formattedCitation":"(Fullerton 2008, 369)","plainCitation":"(Fullerton 2008, 369)"},"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369"}],"schema":"https://github.com/citation-style-language/schema/raw/master/csl-citation.json"} </w:instrText>
      </w:r>
      <w:r w:rsidR="00776C04">
        <w:rPr>
          <w:rFonts w:ascii="Times New Roman" w:hAnsi="Times New Roman" w:cs="Times New Roman"/>
          <w:sz w:val="24"/>
        </w:rPr>
        <w:fldChar w:fldCharType="separate"/>
      </w:r>
      <w:r w:rsidR="00776C04" w:rsidRPr="004A16C8">
        <w:rPr>
          <w:rFonts w:ascii="Times New Roman" w:hAnsi="Times New Roman" w:cs="Times New Roman"/>
          <w:sz w:val="24"/>
        </w:rPr>
        <w:t>(Fullerton 2008, 369)</w:t>
      </w:r>
      <w:r w:rsidR="00776C04">
        <w:rPr>
          <w:rFonts w:ascii="Times New Roman" w:hAnsi="Times New Roman" w:cs="Times New Roman"/>
          <w:sz w:val="24"/>
        </w:rPr>
        <w:fldChar w:fldCharType="end"/>
      </w:r>
      <w:r w:rsidR="00471E1D">
        <w:rPr>
          <w:rFonts w:ascii="Times New Roman" w:hAnsi="Times New Roman" w:cs="Times New Roman"/>
          <w:sz w:val="24"/>
        </w:rPr>
        <w:t>.</w:t>
      </w:r>
    </w:p>
    <w:p w:rsidR="007A3EAA" w:rsidRDefault="00B65302" w:rsidP="007F4174">
      <w:pPr>
        <w:contextualSpacing/>
        <w:jc w:val="both"/>
        <w:rPr>
          <w:rFonts w:ascii="Times New Roman" w:hAnsi="Times New Roman" w:cs="Times New Roman"/>
          <w:sz w:val="24"/>
        </w:rPr>
      </w:pPr>
      <w:r>
        <w:rPr>
          <w:rFonts w:ascii="Times New Roman" w:hAnsi="Times New Roman" w:cs="Times New Roman"/>
          <w:sz w:val="24"/>
        </w:rPr>
        <w:t>Barbosa nadgradi S</w:t>
      </w:r>
      <w:r w:rsidR="00237C89">
        <w:rPr>
          <w:rFonts w:ascii="Times New Roman" w:hAnsi="Times New Roman" w:cs="Times New Roman"/>
          <w:sz w:val="24"/>
        </w:rPr>
        <w:t>crum z XP in ustvari Game-Scrum</w:t>
      </w:r>
      <w:r w:rsidR="000B021C">
        <w:rPr>
          <w:rFonts w:ascii="Times New Roman" w:hAnsi="Times New Roman" w:cs="Times New Roman"/>
          <w:sz w:val="24"/>
        </w:rPr>
        <w:t xml:space="preserve"> znotraj katerega se </w:t>
      </w:r>
      <w:r w:rsidR="00335810">
        <w:rPr>
          <w:rFonts w:ascii="Times New Roman" w:hAnsi="Times New Roman" w:cs="Times New Roman"/>
          <w:sz w:val="24"/>
        </w:rPr>
        <w:t>značilnosti</w:t>
      </w:r>
      <w:r w:rsidR="004E69D8">
        <w:rPr>
          <w:rFonts w:ascii="Times New Roman" w:hAnsi="Times New Roman" w:cs="Times New Roman"/>
          <w:sz w:val="24"/>
        </w:rPr>
        <w:t xml:space="preserve"> XP</w:t>
      </w:r>
      <w:r w:rsidR="00E0547F">
        <w:rPr>
          <w:rFonts w:ascii="Times New Roman" w:hAnsi="Times New Roman" w:cs="Times New Roman"/>
          <w:sz w:val="24"/>
        </w:rPr>
        <w:t>-ja</w:t>
      </w:r>
      <w:r w:rsidR="004E69D8">
        <w:rPr>
          <w:rFonts w:ascii="Times New Roman" w:hAnsi="Times New Roman" w:cs="Times New Roman"/>
          <w:sz w:val="24"/>
        </w:rPr>
        <w:t xml:space="preserve"> </w:t>
      </w:r>
      <w:r w:rsidR="00467F57">
        <w:rPr>
          <w:rFonts w:ascii="Times New Roman" w:hAnsi="Times New Roman" w:cs="Times New Roman"/>
          <w:sz w:val="24"/>
        </w:rPr>
        <w:t>ukvarja</w:t>
      </w:r>
      <w:r w:rsidR="00335810">
        <w:rPr>
          <w:rFonts w:ascii="Times New Roman" w:hAnsi="Times New Roman" w:cs="Times New Roman"/>
          <w:sz w:val="24"/>
        </w:rPr>
        <w:t>jo</w:t>
      </w:r>
      <w:r w:rsidR="00467F57">
        <w:rPr>
          <w:rFonts w:ascii="Times New Roman" w:hAnsi="Times New Roman" w:cs="Times New Roman"/>
          <w:sz w:val="24"/>
        </w:rPr>
        <w:t xml:space="preserve"> z inženiringom programske opreme med</w:t>
      </w:r>
      <w:r w:rsidR="00714EE8">
        <w:rPr>
          <w:rFonts w:ascii="Times New Roman" w:hAnsi="Times New Roman" w:cs="Times New Roman"/>
          <w:sz w:val="24"/>
        </w:rPr>
        <w:t xml:space="preserve">tem, </w:t>
      </w:r>
      <w:r w:rsidR="00467F57">
        <w:rPr>
          <w:rFonts w:ascii="Times New Roman" w:hAnsi="Times New Roman" w:cs="Times New Roman"/>
          <w:sz w:val="24"/>
        </w:rPr>
        <w:t>ko</w:t>
      </w:r>
      <w:r w:rsidR="00335810">
        <w:rPr>
          <w:rFonts w:ascii="Times New Roman" w:hAnsi="Times New Roman" w:cs="Times New Roman"/>
          <w:sz w:val="24"/>
        </w:rPr>
        <w:t xml:space="preserve"> značilnosti Scrum</w:t>
      </w:r>
      <w:r w:rsidR="00E0547F">
        <w:rPr>
          <w:rFonts w:ascii="Times New Roman" w:hAnsi="Times New Roman" w:cs="Times New Roman"/>
          <w:sz w:val="24"/>
        </w:rPr>
        <w:t>-a</w:t>
      </w:r>
      <w:r w:rsidR="00335810">
        <w:rPr>
          <w:rFonts w:ascii="Times New Roman" w:hAnsi="Times New Roman" w:cs="Times New Roman"/>
          <w:sz w:val="24"/>
        </w:rPr>
        <w:t xml:space="preserve"> </w:t>
      </w:r>
      <w:r w:rsidR="00467F57">
        <w:rPr>
          <w:rFonts w:ascii="Times New Roman" w:hAnsi="Times New Roman" w:cs="Times New Roman"/>
          <w:sz w:val="24"/>
        </w:rPr>
        <w:t>skrbi</w:t>
      </w:r>
      <w:r w:rsidR="00335810">
        <w:rPr>
          <w:rFonts w:ascii="Times New Roman" w:hAnsi="Times New Roman" w:cs="Times New Roman"/>
          <w:sz w:val="24"/>
        </w:rPr>
        <w:t>jo</w:t>
      </w:r>
      <w:r w:rsidR="00467F57">
        <w:rPr>
          <w:rFonts w:ascii="Times New Roman" w:hAnsi="Times New Roman" w:cs="Times New Roman"/>
          <w:sz w:val="24"/>
        </w:rPr>
        <w:t xml:space="preserve"> za projektno vodenje </w:t>
      </w:r>
      <w:r w:rsidR="00467F57">
        <w:rPr>
          <w:rFonts w:ascii="Times New Roman" w:hAnsi="Times New Roman" w:cs="Times New Roman"/>
          <w:sz w:val="24"/>
        </w:rPr>
        <w:fldChar w:fldCharType="begin"/>
      </w:r>
      <w:r w:rsidR="00467F57">
        <w:rPr>
          <w:rFonts w:ascii="Times New Roman" w:hAnsi="Times New Roman" w:cs="Times New Roman"/>
          <w:sz w:val="24"/>
        </w:rPr>
        <w:instrText xml:space="preserve"> ADDIN ZOTERO_ITEM CSL_CITATION {"citationID":"tUUaoEMS","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467F57">
        <w:rPr>
          <w:rFonts w:ascii="Times New Roman" w:hAnsi="Times New Roman" w:cs="Times New Roman"/>
          <w:sz w:val="24"/>
        </w:rPr>
        <w:fldChar w:fldCharType="separate"/>
      </w:r>
      <w:r w:rsidR="00467F57" w:rsidRPr="00467F57">
        <w:rPr>
          <w:rFonts w:ascii="Times New Roman" w:hAnsi="Times New Roman" w:cs="Times New Roman"/>
          <w:sz w:val="24"/>
        </w:rPr>
        <w:t>(Barbosa 2017, 293)</w:t>
      </w:r>
      <w:r w:rsidR="00467F57">
        <w:rPr>
          <w:rFonts w:ascii="Times New Roman" w:hAnsi="Times New Roman" w:cs="Times New Roman"/>
          <w:sz w:val="24"/>
        </w:rPr>
        <w:fldChar w:fldCharType="end"/>
      </w:r>
      <w:r w:rsidR="00646991">
        <w:rPr>
          <w:rFonts w:ascii="Times New Roman" w:hAnsi="Times New Roman" w:cs="Times New Roman"/>
          <w:sz w:val="24"/>
        </w:rPr>
        <w:t xml:space="preserve">. </w:t>
      </w:r>
    </w:p>
    <w:p w:rsidR="00534804" w:rsidRDefault="004B3681" w:rsidP="007F4174">
      <w:pPr>
        <w:contextualSpacing/>
        <w:jc w:val="both"/>
        <w:rPr>
          <w:rFonts w:ascii="Times New Roman" w:hAnsi="Times New Roman" w:cs="Times New Roman"/>
          <w:sz w:val="24"/>
        </w:rPr>
      </w:pPr>
      <w:r>
        <w:rPr>
          <w:rFonts w:ascii="Times New Roman" w:hAnsi="Times New Roman" w:cs="Times New Roman"/>
          <w:sz w:val="24"/>
        </w:rPr>
        <w:t xml:space="preserve">Ob uporabi agilnih razvojnih procesov </w:t>
      </w:r>
      <w:r w:rsidR="00627C31">
        <w:rPr>
          <w:rFonts w:ascii="Times New Roman" w:hAnsi="Times New Roman" w:cs="Times New Roman"/>
          <w:sz w:val="24"/>
        </w:rPr>
        <w:t>delujejo</w:t>
      </w:r>
      <w:r>
        <w:rPr>
          <w:rFonts w:ascii="Times New Roman" w:hAnsi="Times New Roman" w:cs="Times New Roman"/>
          <w:sz w:val="24"/>
        </w:rPr>
        <w:t xml:space="preserve"> bolje</w:t>
      </w:r>
      <w:r w:rsidR="00646991">
        <w:rPr>
          <w:rFonts w:ascii="Times New Roman" w:hAnsi="Times New Roman" w:cs="Times New Roman"/>
          <w:sz w:val="24"/>
        </w:rPr>
        <w:t xml:space="preserve"> </w:t>
      </w:r>
      <w:r w:rsidR="00627C31">
        <w:rPr>
          <w:rFonts w:ascii="Times New Roman" w:hAnsi="Times New Roman" w:cs="Times New Roman"/>
          <w:sz w:val="24"/>
        </w:rPr>
        <w:t>tudi mobiln</w:t>
      </w:r>
      <w:r w:rsidR="002D2CA5">
        <w:rPr>
          <w:rFonts w:ascii="Times New Roman" w:hAnsi="Times New Roman" w:cs="Times New Roman"/>
          <w:sz w:val="24"/>
        </w:rPr>
        <w:t xml:space="preserve">e </w:t>
      </w:r>
      <w:r w:rsidR="00627C31">
        <w:rPr>
          <w:rFonts w:ascii="Times New Roman" w:hAnsi="Times New Roman" w:cs="Times New Roman"/>
          <w:sz w:val="24"/>
        </w:rPr>
        <w:t>igre</w:t>
      </w:r>
      <w:r w:rsidR="00985258">
        <w:rPr>
          <w:rFonts w:ascii="Times New Roman" w:hAnsi="Times New Roman" w:cs="Times New Roman"/>
          <w:sz w:val="24"/>
        </w:rPr>
        <w:t xml:space="preserve">. Razvijalci označujejo </w:t>
      </w:r>
      <w:r w:rsidR="004047A8">
        <w:rPr>
          <w:rFonts w:ascii="Times New Roman" w:hAnsi="Times New Roman" w:cs="Times New Roman"/>
          <w:sz w:val="24"/>
        </w:rPr>
        <w:t xml:space="preserve">te </w:t>
      </w:r>
      <w:r w:rsidR="00985258">
        <w:rPr>
          <w:rFonts w:ascii="Times New Roman" w:hAnsi="Times New Roman" w:cs="Times New Roman"/>
          <w:sz w:val="24"/>
        </w:rPr>
        <w:t xml:space="preserve">metode za metode inkrementalnih in iterativnih komponent </w:t>
      </w:r>
      <w:r w:rsidR="00985258">
        <w:rPr>
          <w:rFonts w:ascii="Times New Roman" w:hAnsi="Times New Roman" w:cs="Times New Roman"/>
          <w:sz w:val="24"/>
        </w:rPr>
        <w:fldChar w:fldCharType="begin"/>
      </w:r>
      <w:r w:rsidR="00985258">
        <w:rPr>
          <w:rFonts w:ascii="Times New Roman" w:hAnsi="Times New Roman" w:cs="Times New Roman"/>
          <w:sz w:val="24"/>
        </w:rPr>
        <w:instrText xml:space="preserve"> ADDIN ZOTERO_ITEM CSL_CITATION {"citationID":"PcTjT8nq","properties":{"formattedCitation":"(Unger in Novak 2011, 178)","plainCitation":"(Unger in Novak 2011, 178)"},"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8"}],"schema":"https://github.com/citation-style-language/schema/raw/master/csl-citation.json"} </w:instrText>
      </w:r>
      <w:r w:rsidR="00985258">
        <w:rPr>
          <w:rFonts w:ascii="Times New Roman" w:hAnsi="Times New Roman" w:cs="Times New Roman"/>
          <w:sz w:val="24"/>
        </w:rPr>
        <w:fldChar w:fldCharType="separate"/>
      </w:r>
      <w:r w:rsidR="00985258" w:rsidRPr="00985258">
        <w:rPr>
          <w:rFonts w:ascii="Times New Roman" w:hAnsi="Times New Roman" w:cs="Times New Roman"/>
          <w:sz w:val="24"/>
        </w:rPr>
        <w:t>(Unger in Novak 2011, 178)</w:t>
      </w:r>
      <w:r w:rsidR="00985258">
        <w:rPr>
          <w:rFonts w:ascii="Times New Roman" w:hAnsi="Times New Roman" w:cs="Times New Roman"/>
          <w:sz w:val="24"/>
        </w:rPr>
        <w:fldChar w:fldCharType="end"/>
      </w:r>
      <w:r w:rsidR="00985258">
        <w:rPr>
          <w:rFonts w:ascii="Times New Roman" w:hAnsi="Times New Roman" w:cs="Times New Roman"/>
          <w:sz w:val="24"/>
        </w:rPr>
        <w:t>.</w:t>
      </w:r>
      <w:r w:rsidR="004D6AAA">
        <w:rPr>
          <w:rFonts w:ascii="Times New Roman" w:hAnsi="Times New Roman" w:cs="Times New Roman"/>
          <w:sz w:val="24"/>
        </w:rPr>
        <w:t xml:space="preserve"> </w:t>
      </w:r>
      <w:r w:rsidR="00194EF9">
        <w:rPr>
          <w:rFonts w:ascii="Times New Roman" w:hAnsi="Times New Roman" w:cs="Times New Roman"/>
          <w:sz w:val="24"/>
        </w:rPr>
        <w:t xml:space="preserve">Dejstvo je, da </w:t>
      </w:r>
      <w:r w:rsidR="00376A1B">
        <w:rPr>
          <w:rFonts w:ascii="Times New Roman" w:hAnsi="Times New Roman" w:cs="Times New Roman"/>
          <w:sz w:val="24"/>
        </w:rPr>
        <w:t>razvoj</w:t>
      </w:r>
      <w:r w:rsidR="000358D4">
        <w:rPr>
          <w:rFonts w:ascii="Times New Roman" w:hAnsi="Times New Roman" w:cs="Times New Roman"/>
          <w:sz w:val="24"/>
        </w:rPr>
        <w:t xml:space="preserve"> iger sloni na iteracijah </w:t>
      </w:r>
      <w:r w:rsidR="000358D4">
        <w:rPr>
          <w:rFonts w:ascii="Times New Roman" w:hAnsi="Times New Roman" w:cs="Times New Roman"/>
          <w:sz w:val="24"/>
        </w:rPr>
        <w:fldChar w:fldCharType="begin"/>
      </w:r>
      <w:r w:rsidR="000358D4">
        <w:rPr>
          <w:rFonts w:ascii="Times New Roman" w:hAnsi="Times New Roman" w:cs="Times New Roman"/>
          <w:sz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0358D4">
        <w:rPr>
          <w:rFonts w:ascii="Times New Roman" w:hAnsi="Times New Roman" w:cs="Times New Roman"/>
          <w:sz w:val="24"/>
        </w:rPr>
        <w:fldChar w:fldCharType="separate"/>
      </w:r>
      <w:r w:rsidR="000358D4" w:rsidRPr="00CE1364">
        <w:rPr>
          <w:rFonts w:ascii="Times New Roman" w:hAnsi="Times New Roman" w:cs="Times New Roman"/>
          <w:sz w:val="24"/>
        </w:rPr>
        <w:t>(Novak 2012, 366)</w:t>
      </w:r>
      <w:r w:rsidR="000358D4">
        <w:rPr>
          <w:rFonts w:ascii="Times New Roman" w:hAnsi="Times New Roman" w:cs="Times New Roman"/>
          <w:sz w:val="24"/>
        </w:rPr>
        <w:fldChar w:fldCharType="end"/>
      </w:r>
      <w:r w:rsidR="0045525C">
        <w:rPr>
          <w:rFonts w:ascii="Times New Roman" w:hAnsi="Times New Roman" w:cs="Times New Roman"/>
          <w:sz w:val="24"/>
        </w:rPr>
        <w:t xml:space="preserve"> in kot smo spoznali tudi</w:t>
      </w:r>
      <w:r w:rsidR="00B53456">
        <w:rPr>
          <w:rFonts w:ascii="Times New Roman" w:hAnsi="Times New Roman" w:cs="Times New Roman"/>
          <w:sz w:val="24"/>
        </w:rPr>
        <w:t xml:space="preserve"> inkrementih</w:t>
      </w:r>
      <w:r w:rsidR="000358D4">
        <w:rPr>
          <w:rFonts w:ascii="Times New Roman" w:hAnsi="Times New Roman" w:cs="Times New Roman"/>
          <w:sz w:val="24"/>
        </w:rPr>
        <w:t>.</w:t>
      </w:r>
      <w:r w:rsidR="00F90DD6">
        <w:rPr>
          <w:rFonts w:ascii="Times New Roman" w:hAnsi="Times New Roman" w:cs="Times New Roman"/>
          <w:sz w:val="24"/>
        </w:rPr>
        <w:t xml:space="preserve"> </w:t>
      </w:r>
      <w:r w:rsidR="00FB1D8B">
        <w:rPr>
          <w:rFonts w:ascii="Times New Roman" w:hAnsi="Times New Roman" w:cs="Times New Roman"/>
          <w:sz w:val="24"/>
        </w:rPr>
        <w:t xml:space="preserve">Iterativen in inkrementalen razvoj predstavljata temeljne principe agilnega modeliranja </w:t>
      </w:r>
      <w:r w:rsidR="00FB1D8B">
        <w:rPr>
          <w:rFonts w:ascii="Times New Roman" w:hAnsi="Times New Roman" w:cs="Times New Roman"/>
          <w:sz w:val="24"/>
        </w:rPr>
        <w:fldChar w:fldCharType="begin"/>
      </w:r>
      <w:r w:rsidR="00FB1D8B">
        <w:rPr>
          <w:rFonts w:ascii="Times New Roman" w:hAnsi="Times New Roman" w:cs="Times New Roman"/>
          <w:sz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FB1D8B">
        <w:rPr>
          <w:rFonts w:ascii="Times New Roman" w:hAnsi="Times New Roman" w:cs="Times New Roman"/>
          <w:sz w:val="24"/>
        </w:rPr>
        <w:fldChar w:fldCharType="separate"/>
      </w:r>
      <w:r w:rsidR="00FB1D8B" w:rsidRPr="000D4680">
        <w:rPr>
          <w:rFonts w:ascii="Times New Roman" w:hAnsi="Times New Roman" w:cs="Times New Roman"/>
          <w:sz w:val="24"/>
        </w:rPr>
        <w:t>(Ambler 2002, 44)</w:t>
      </w:r>
      <w:r w:rsidR="00FB1D8B">
        <w:rPr>
          <w:rFonts w:ascii="Times New Roman" w:hAnsi="Times New Roman" w:cs="Times New Roman"/>
          <w:sz w:val="24"/>
        </w:rPr>
        <w:fldChar w:fldCharType="end"/>
      </w:r>
      <w:r w:rsidR="004B06E9">
        <w:rPr>
          <w:rFonts w:ascii="Times New Roman" w:hAnsi="Times New Roman" w:cs="Times New Roman"/>
          <w:sz w:val="24"/>
        </w:rPr>
        <w:t xml:space="preserve">. </w:t>
      </w:r>
    </w:p>
    <w:p w:rsidR="00B46A03" w:rsidRDefault="00E30435" w:rsidP="007F4174">
      <w:pPr>
        <w:contextualSpacing/>
        <w:jc w:val="both"/>
        <w:rPr>
          <w:rFonts w:ascii="Times New Roman" w:hAnsi="Times New Roman" w:cs="Times New Roman"/>
          <w:sz w:val="24"/>
        </w:rPr>
      </w:pPr>
      <w:r>
        <w:rPr>
          <w:rFonts w:ascii="Times New Roman" w:hAnsi="Times New Roman" w:cs="Times New Roman"/>
          <w:sz w:val="24"/>
        </w:rPr>
        <w:t>Primerno metodo uporabe</w:t>
      </w:r>
      <w:r w:rsidR="004B06E9">
        <w:rPr>
          <w:rFonts w:ascii="Times New Roman" w:hAnsi="Times New Roman" w:cs="Times New Roman"/>
          <w:sz w:val="24"/>
        </w:rPr>
        <w:t xml:space="preserve"> nam nakazuje tudi pr</w:t>
      </w:r>
      <w:r w:rsidR="00791A24">
        <w:rPr>
          <w:rFonts w:ascii="Times New Roman" w:hAnsi="Times New Roman" w:cs="Times New Roman"/>
          <w:sz w:val="24"/>
        </w:rPr>
        <w:t>aksa uporabe</w:t>
      </w:r>
      <w:r w:rsidR="00CA2C27">
        <w:rPr>
          <w:rFonts w:ascii="Times New Roman" w:hAnsi="Times New Roman" w:cs="Times New Roman"/>
          <w:sz w:val="24"/>
        </w:rPr>
        <w:t xml:space="preserve"> procesnih modelov, ki </w:t>
      </w:r>
      <w:r w:rsidR="00A11514">
        <w:rPr>
          <w:rFonts w:ascii="Times New Roman" w:hAnsi="Times New Roman" w:cs="Times New Roman"/>
          <w:sz w:val="24"/>
        </w:rPr>
        <w:t>evidentno</w:t>
      </w:r>
      <w:r w:rsidR="007E5ADC">
        <w:rPr>
          <w:rFonts w:ascii="Times New Roman" w:hAnsi="Times New Roman" w:cs="Times New Roman"/>
          <w:sz w:val="24"/>
        </w:rPr>
        <w:t xml:space="preserve"> sporoča</w:t>
      </w:r>
      <w:r w:rsidR="0064789B">
        <w:rPr>
          <w:rFonts w:ascii="Times New Roman" w:hAnsi="Times New Roman" w:cs="Times New Roman"/>
          <w:sz w:val="24"/>
        </w:rPr>
        <w:t xml:space="preserve"> uporabo </w:t>
      </w:r>
      <w:r w:rsidR="0032342F">
        <w:rPr>
          <w:rFonts w:ascii="Times New Roman" w:hAnsi="Times New Roman" w:cs="Times New Roman"/>
          <w:sz w:val="24"/>
        </w:rPr>
        <w:t>agilni</w:t>
      </w:r>
      <w:r w:rsidR="0064789B">
        <w:rPr>
          <w:rFonts w:ascii="Times New Roman" w:hAnsi="Times New Roman" w:cs="Times New Roman"/>
          <w:sz w:val="24"/>
        </w:rPr>
        <w:t>h pristopov in njim</w:t>
      </w:r>
      <w:r w:rsidR="00833975">
        <w:rPr>
          <w:rFonts w:ascii="Times New Roman" w:hAnsi="Times New Roman" w:cs="Times New Roman"/>
          <w:sz w:val="24"/>
        </w:rPr>
        <w:t xml:space="preserve"> podobnih</w:t>
      </w:r>
      <w:r w:rsidR="00E82A5C">
        <w:rPr>
          <w:rFonts w:ascii="Times New Roman" w:hAnsi="Times New Roman" w:cs="Times New Roman"/>
          <w:sz w:val="24"/>
        </w:rPr>
        <w:t xml:space="preserve"> hibridov</w:t>
      </w:r>
      <w:r w:rsidR="0032342F">
        <w:rPr>
          <w:rFonts w:ascii="Times New Roman" w:hAnsi="Times New Roman" w:cs="Times New Roman"/>
          <w:sz w:val="24"/>
        </w:rPr>
        <w:t>,</w:t>
      </w:r>
      <w:r w:rsidR="0025623A">
        <w:rPr>
          <w:rFonts w:ascii="Times New Roman" w:hAnsi="Times New Roman" w:cs="Times New Roman"/>
          <w:sz w:val="24"/>
        </w:rPr>
        <w:t xml:space="preserve"> ki slonijo na iteracijah. </w:t>
      </w:r>
      <w:r w:rsidR="001067D7">
        <w:rPr>
          <w:rFonts w:ascii="Times New Roman" w:hAnsi="Times New Roman" w:cs="Times New Roman"/>
          <w:sz w:val="24"/>
        </w:rPr>
        <w:t xml:space="preserve">Spoznanja vodijo v prepričanje, da bi bila izbira metode </w:t>
      </w:r>
      <w:r w:rsidR="00EF490C">
        <w:rPr>
          <w:rFonts w:ascii="Times New Roman" w:hAnsi="Times New Roman" w:cs="Times New Roman"/>
          <w:sz w:val="24"/>
        </w:rPr>
        <w:t>agilnega modeliranja</w:t>
      </w:r>
      <w:r w:rsidR="00EE24E3">
        <w:rPr>
          <w:rFonts w:ascii="Times New Roman" w:hAnsi="Times New Roman" w:cs="Times New Roman"/>
          <w:sz w:val="24"/>
        </w:rPr>
        <w:t xml:space="preserve"> </w:t>
      </w:r>
      <w:r w:rsidR="00C84E67">
        <w:rPr>
          <w:rFonts w:ascii="Times New Roman" w:hAnsi="Times New Roman" w:cs="Times New Roman"/>
          <w:sz w:val="24"/>
        </w:rPr>
        <w:t>za izgradnjo procesnega modela</w:t>
      </w:r>
      <w:r w:rsidR="001067D7">
        <w:rPr>
          <w:rFonts w:ascii="Times New Roman" w:hAnsi="Times New Roman" w:cs="Times New Roman"/>
          <w:sz w:val="24"/>
        </w:rPr>
        <w:t xml:space="preserve"> </w:t>
      </w:r>
      <w:r w:rsidR="0052523F">
        <w:rPr>
          <w:rFonts w:ascii="Times New Roman" w:hAnsi="Times New Roman" w:cs="Times New Roman"/>
          <w:sz w:val="24"/>
        </w:rPr>
        <w:t>upravičena</w:t>
      </w:r>
      <w:r w:rsidR="001067D7">
        <w:rPr>
          <w:rFonts w:ascii="Times New Roman" w:hAnsi="Times New Roman" w:cs="Times New Roman"/>
          <w:sz w:val="24"/>
        </w:rPr>
        <w:t>.</w:t>
      </w:r>
    </w:p>
    <w:p w:rsidR="006810C8" w:rsidRDefault="007B08FE" w:rsidP="007F4174">
      <w:pPr>
        <w:contextualSpacing/>
        <w:jc w:val="both"/>
        <w:rPr>
          <w:rFonts w:ascii="Times New Roman" w:hAnsi="Times New Roman" w:cs="Times New Roman"/>
          <w:sz w:val="24"/>
        </w:rPr>
      </w:pPr>
      <w:r>
        <w:rPr>
          <w:rFonts w:ascii="Times New Roman" w:hAnsi="Times New Roman" w:cs="Times New Roman"/>
          <w:sz w:val="24"/>
        </w:rPr>
        <w:t xml:space="preserve">Uporaba agilne metodologije </w:t>
      </w:r>
      <w:r w:rsidR="009D30D1">
        <w:rPr>
          <w:rFonts w:ascii="Times New Roman" w:hAnsi="Times New Roman" w:cs="Times New Roman"/>
          <w:sz w:val="24"/>
        </w:rPr>
        <w:t>kot samostojne metode ne</w:t>
      </w:r>
      <w:r w:rsidR="003E63DC">
        <w:rPr>
          <w:rFonts w:ascii="Times New Roman" w:hAnsi="Times New Roman" w:cs="Times New Roman"/>
          <w:sz w:val="24"/>
        </w:rPr>
        <w:t xml:space="preserve"> bi</w:t>
      </w:r>
      <w:r w:rsidR="0025462B">
        <w:rPr>
          <w:rFonts w:ascii="Times New Roman" w:hAnsi="Times New Roman" w:cs="Times New Roman"/>
          <w:sz w:val="24"/>
        </w:rPr>
        <w:t xml:space="preserve"> zadostovala</w:t>
      </w:r>
      <w:r w:rsidR="009D30D1">
        <w:rPr>
          <w:rFonts w:ascii="Times New Roman" w:hAnsi="Times New Roman" w:cs="Times New Roman"/>
          <w:sz w:val="24"/>
        </w:rPr>
        <w:t xml:space="preserve"> za i</w:t>
      </w:r>
      <w:r w:rsidR="000A5E9D">
        <w:rPr>
          <w:rFonts w:ascii="Times New Roman" w:hAnsi="Times New Roman" w:cs="Times New Roman"/>
          <w:sz w:val="24"/>
        </w:rPr>
        <w:t xml:space="preserve">zgradnjo sistematičnega procesa, saj potrebujemo proces v uporabi formalizirati. To pomeni, da je potrebno imeti proces dokumentiran, katerega je dobro frekvenčno revidirati </w:t>
      </w:r>
      <w:r w:rsidR="000A5E9D">
        <w:rPr>
          <w:rFonts w:ascii="Times New Roman" w:hAnsi="Times New Roman" w:cs="Times New Roman"/>
          <w:sz w:val="24"/>
        </w:rPr>
        <w:fldChar w:fldCharType="begin"/>
      </w:r>
      <w:r w:rsidR="000A5E9D">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0A5E9D">
        <w:rPr>
          <w:rFonts w:ascii="Times New Roman" w:hAnsi="Times New Roman" w:cs="Times New Roman"/>
          <w:sz w:val="24"/>
        </w:rPr>
        <w:fldChar w:fldCharType="separate"/>
      </w:r>
      <w:r w:rsidR="000A5E9D" w:rsidRPr="005511D4">
        <w:rPr>
          <w:rFonts w:ascii="Times New Roman" w:hAnsi="Times New Roman" w:cs="Times New Roman"/>
          <w:sz w:val="24"/>
        </w:rPr>
        <w:t>(Rucker 2002, 32)</w:t>
      </w:r>
      <w:r w:rsidR="000A5E9D">
        <w:rPr>
          <w:rFonts w:ascii="Times New Roman" w:hAnsi="Times New Roman" w:cs="Times New Roman"/>
          <w:sz w:val="24"/>
        </w:rPr>
        <w:fldChar w:fldCharType="end"/>
      </w:r>
      <w:r w:rsidR="000A5E9D">
        <w:rPr>
          <w:rFonts w:ascii="Times New Roman" w:hAnsi="Times New Roman" w:cs="Times New Roman"/>
          <w:sz w:val="24"/>
        </w:rPr>
        <w:t xml:space="preserve">. </w:t>
      </w:r>
      <w:r w:rsidR="008718A6">
        <w:rPr>
          <w:rFonts w:ascii="Times New Roman" w:hAnsi="Times New Roman" w:cs="Times New Roman"/>
          <w:sz w:val="24"/>
        </w:rPr>
        <w:t xml:space="preserve">Agilna metodologija je bolj produkcijska filozofija kot trdna zbirka pravil </w:t>
      </w:r>
      <w:r w:rsidR="008718A6">
        <w:rPr>
          <w:rFonts w:ascii="Times New Roman" w:hAnsi="Times New Roman" w:cs="Times New Roman"/>
          <w:sz w:val="24"/>
        </w:rPr>
        <w:fldChar w:fldCharType="begin"/>
      </w:r>
      <w:r w:rsidR="008718A6">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8718A6">
        <w:rPr>
          <w:rFonts w:ascii="Times New Roman" w:hAnsi="Times New Roman" w:cs="Times New Roman"/>
          <w:sz w:val="24"/>
        </w:rPr>
        <w:fldChar w:fldCharType="separate"/>
      </w:r>
      <w:r w:rsidR="008718A6" w:rsidRPr="00543B4F">
        <w:rPr>
          <w:rFonts w:ascii="Times New Roman" w:hAnsi="Times New Roman" w:cs="Times New Roman"/>
          <w:sz w:val="24"/>
        </w:rPr>
        <w:t>(Unger in Novak 2011, 181)</w:t>
      </w:r>
      <w:r w:rsidR="008718A6">
        <w:rPr>
          <w:rFonts w:ascii="Times New Roman" w:hAnsi="Times New Roman" w:cs="Times New Roman"/>
          <w:sz w:val="24"/>
        </w:rPr>
        <w:fldChar w:fldCharType="end"/>
      </w:r>
      <w:r w:rsidR="00F53E8E">
        <w:rPr>
          <w:rFonts w:ascii="Times New Roman" w:hAnsi="Times New Roman" w:cs="Times New Roman"/>
          <w:sz w:val="24"/>
        </w:rPr>
        <w:t>.</w:t>
      </w:r>
      <w:r w:rsidR="00AC53D1">
        <w:rPr>
          <w:rFonts w:ascii="Times New Roman" w:hAnsi="Times New Roman" w:cs="Times New Roman"/>
          <w:sz w:val="24"/>
        </w:rPr>
        <w:t xml:space="preserve"> Predstavlja </w:t>
      </w:r>
      <w:r w:rsidR="00D46D54">
        <w:rPr>
          <w:rFonts w:ascii="Times New Roman" w:hAnsi="Times New Roman" w:cs="Times New Roman"/>
          <w:sz w:val="24"/>
        </w:rPr>
        <w:t>skupek najboljših praks, ki slonjo na principih in vrednotah predstavljenih v Agilnem Manifestu</w:t>
      </w:r>
      <w:r w:rsidR="003E72C3">
        <w:rPr>
          <w:rStyle w:val="Sprotnaopomba-sklic"/>
          <w:rFonts w:ascii="Times New Roman" w:hAnsi="Times New Roman" w:cs="Times New Roman"/>
          <w:sz w:val="24"/>
        </w:rPr>
        <w:footnoteReference w:id="5"/>
      </w:r>
      <w:r w:rsidR="00F62043">
        <w:rPr>
          <w:rFonts w:ascii="Times New Roman" w:hAnsi="Times New Roman" w:cs="Times New Roman"/>
          <w:sz w:val="24"/>
        </w:rPr>
        <w:t>.</w:t>
      </w:r>
      <w:r w:rsidR="00552F78">
        <w:rPr>
          <w:rFonts w:ascii="Times New Roman" w:hAnsi="Times New Roman" w:cs="Times New Roman"/>
          <w:sz w:val="24"/>
        </w:rPr>
        <w:t xml:space="preserve"> Agilno modeliranje ne predpisuje postopkov za izgradnjo določenega procesa ampak spodbuja konstantno in efektivno modeliranje skozi nasvete in dobre prakse</w:t>
      </w:r>
      <w:r w:rsidR="00FD3F48">
        <w:rPr>
          <w:rFonts w:ascii="Times New Roman" w:hAnsi="Times New Roman" w:cs="Times New Roman"/>
          <w:sz w:val="24"/>
        </w:rPr>
        <w:t xml:space="preserve"> </w:t>
      </w:r>
      <w:r w:rsidR="00FD3F48">
        <w:rPr>
          <w:rFonts w:ascii="Times New Roman" w:hAnsi="Times New Roman" w:cs="Times New Roman"/>
          <w:sz w:val="24"/>
        </w:rPr>
        <w:fldChar w:fldCharType="begin"/>
      </w:r>
      <w:r w:rsidR="00FD3F48">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FD3F48">
        <w:rPr>
          <w:rFonts w:ascii="Times New Roman" w:hAnsi="Times New Roman" w:cs="Times New Roman"/>
          <w:sz w:val="24"/>
        </w:rPr>
        <w:fldChar w:fldCharType="separate"/>
      </w:r>
      <w:r w:rsidR="00FD3F48" w:rsidRPr="00FD3F48">
        <w:rPr>
          <w:rFonts w:ascii="Times New Roman" w:hAnsi="Times New Roman" w:cs="Times New Roman"/>
          <w:sz w:val="24"/>
        </w:rPr>
        <w:t>(Ambler 2002, 8)</w:t>
      </w:r>
      <w:r w:rsidR="00FD3F48">
        <w:rPr>
          <w:rFonts w:ascii="Times New Roman" w:hAnsi="Times New Roman" w:cs="Times New Roman"/>
          <w:sz w:val="24"/>
        </w:rPr>
        <w:fldChar w:fldCharType="end"/>
      </w:r>
      <w:r w:rsidR="00FD3F48">
        <w:rPr>
          <w:rFonts w:ascii="Times New Roman" w:hAnsi="Times New Roman" w:cs="Times New Roman"/>
          <w:sz w:val="24"/>
        </w:rPr>
        <w:t>.</w:t>
      </w:r>
    </w:p>
    <w:p w:rsidR="00AE2D9B" w:rsidRDefault="000C4D86" w:rsidP="007F4174">
      <w:pPr>
        <w:contextualSpacing/>
        <w:jc w:val="both"/>
        <w:rPr>
          <w:rFonts w:ascii="Times New Roman" w:hAnsi="Times New Roman" w:cs="Times New Roman"/>
          <w:sz w:val="24"/>
        </w:rPr>
      </w:pPr>
      <w:r>
        <w:rPr>
          <w:rFonts w:ascii="Times New Roman" w:hAnsi="Times New Roman" w:cs="Times New Roman"/>
          <w:sz w:val="24"/>
        </w:rPr>
        <w:t>Zato bomo uporabili do</w:t>
      </w:r>
      <w:r w:rsidR="00005A4F">
        <w:rPr>
          <w:rFonts w:ascii="Times New Roman" w:hAnsi="Times New Roman" w:cs="Times New Roman"/>
          <w:sz w:val="24"/>
        </w:rPr>
        <w:t>daten pristop k modeliranju z namenom podpore dokumentaciji in sistematizaciji procesa.</w:t>
      </w:r>
      <w:r w:rsidR="00602730">
        <w:rPr>
          <w:rFonts w:ascii="Times New Roman" w:hAnsi="Times New Roman" w:cs="Times New Roman"/>
          <w:sz w:val="24"/>
        </w:rPr>
        <w:t xml:space="preserve"> </w:t>
      </w:r>
      <w:r w:rsidR="008C1384" w:rsidRPr="00F71E12">
        <w:rPr>
          <w:rFonts w:ascii="Times New Roman" w:hAnsi="Times New Roman" w:cs="Times New Roman"/>
          <w:sz w:val="24"/>
        </w:rPr>
        <w:t>Obetaven pristop naproti sistematičnemu in strukturiranemu razvoju</w:t>
      </w:r>
      <w:r w:rsidR="001C6729">
        <w:rPr>
          <w:rFonts w:ascii="Times New Roman" w:hAnsi="Times New Roman" w:cs="Times New Roman"/>
          <w:sz w:val="24"/>
        </w:rPr>
        <w:t xml:space="preserve"> </w:t>
      </w:r>
      <w:r w:rsidR="008C1384" w:rsidRPr="00F71E12">
        <w:rPr>
          <w:rFonts w:ascii="Times New Roman" w:hAnsi="Times New Roman" w:cs="Times New Roman"/>
          <w:sz w:val="24"/>
        </w:rPr>
        <w:t xml:space="preserve">programske opreme je uporaba tehnik meta-modeliranja za izgradnjo procesnih modelov </w:t>
      </w:r>
      <w:r w:rsidR="008C1384" w:rsidRPr="00F71E12">
        <w:rPr>
          <w:rFonts w:ascii="Times New Roman" w:hAnsi="Times New Roman" w:cs="Times New Roman"/>
          <w:sz w:val="24"/>
        </w:rPr>
        <w:fldChar w:fldCharType="begin"/>
      </w:r>
      <w:r w:rsidR="008C1384"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8C1384" w:rsidRPr="00F71E12">
        <w:rPr>
          <w:rFonts w:ascii="Times New Roman" w:hAnsi="Times New Roman" w:cs="Times New Roman"/>
          <w:sz w:val="24"/>
        </w:rPr>
        <w:fldChar w:fldCharType="separate"/>
      </w:r>
      <w:r w:rsidR="008C1384" w:rsidRPr="00F71E12">
        <w:rPr>
          <w:rFonts w:ascii="Times New Roman" w:hAnsi="Times New Roman" w:cs="Times New Roman"/>
          <w:sz w:val="24"/>
        </w:rPr>
        <w:t xml:space="preserve">(Engels in Sauer </w:t>
      </w:r>
      <w:r w:rsidR="00813949">
        <w:rPr>
          <w:rFonts w:ascii="Times New Roman" w:hAnsi="Times New Roman" w:cs="Times New Roman"/>
          <w:sz w:val="24"/>
        </w:rPr>
        <w:t xml:space="preserve">2010, </w:t>
      </w:r>
      <w:r w:rsidR="008C1384" w:rsidRPr="00F71E12">
        <w:rPr>
          <w:rFonts w:ascii="Times New Roman" w:hAnsi="Times New Roman" w:cs="Times New Roman"/>
          <w:sz w:val="24"/>
        </w:rPr>
        <w:t>419)</w:t>
      </w:r>
      <w:r w:rsidR="008C1384" w:rsidRPr="00F71E12">
        <w:rPr>
          <w:rFonts w:ascii="Times New Roman" w:hAnsi="Times New Roman" w:cs="Times New Roman"/>
          <w:sz w:val="24"/>
        </w:rPr>
        <w:fldChar w:fldCharType="end"/>
      </w:r>
      <w:r w:rsidR="00AE2D9B">
        <w:rPr>
          <w:rFonts w:ascii="Times New Roman" w:hAnsi="Times New Roman" w:cs="Times New Roman"/>
          <w:sz w:val="24"/>
        </w:rPr>
        <w:t>.</w:t>
      </w:r>
    </w:p>
    <w:p w:rsidR="004C328E" w:rsidRDefault="004C328E" w:rsidP="007F4174">
      <w:pPr>
        <w:contextualSpacing/>
        <w:jc w:val="both"/>
        <w:rPr>
          <w:rFonts w:ascii="Times New Roman" w:hAnsi="Times New Roman" w:cs="Times New Roman"/>
          <w:sz w:val="24"/>
        </w:rPr>
      </w:pPr>
    </w:p>
    <w:p w:rsidR="00934F2D" w:rsidRDefault="00934F2D" w:rsidP="007F4174">
      <w:pPr>
        <w:contextualSpacing/>
        <w:jc w:val="both"/>
        <w:rPr>
          <w:rFonts w:ascii="Times New Roman" w:hAnsi="Times New Roman" w:cs="Times New Roman"/>
          <w:sz w:val="24"/>
          <w:szCs w:val="20"/>
        </w:rPr>
      </w:pPr>
      <w:r>
        <w:rPr>
          <w:rFonts w:ascii="Times New Roman" w:hAnsi="Times New Roman" w:cs="Times New Roman"/>
          <w:sz w:val="24"/>
          <w:szCs w:val="20"/>
        </w:rPr>
        <w:t>6.1 AGILNO MODELIRANJE</w:t>
      </w:r>
    </w:p>
    <w:p w:rsidR="00747FAB" w:rsidRDefault="00747FAB" w:rsidP="00747FAB">
      <w:pPr>
        <w:jc w:val="both"/>
        <w:rPr>
          <w:rFonts w:ascii="Times New Roman" w:hAnsi="Times New Roman" w:cs="Times New Roman"/>
          <w:sz w:val="24"/>
        </w:rPr>
      </w:pPr>
      <w:r>
        <w:rPr>
          <w:rFonts w:ascii="Times New Roman" w:hAnsi="Times New Roman" w:cs="Times New Roman"/>
          <w:sz w:val="24"/>
        </w:rPr>
        <w:t>Agilno modeliranje definira štiri prakse, ki podpirajo</w:t>
      </w:r>
      <w:r w:rsidR="008410E6">
        <w:rPr>
          <w:rFonts w:ascii="Times New Roman" w:hAnsi="Times New Roman" w:cs="Times New Roman"/>
          <w:sz w:val="24"/>
        </w:rPr>
        <w:t xml:space="preserve"> iterativni in inkrementalni pri</w:t>
      </w:r>
      <w:r>
        <w:rPr>
          <w:rFonts w:ascii="Times New Roman" w:hAnsi="Times New Roman" w:cs="Times New Roman"/>
          <w:sz w:val="24"/>
        </w:rPr>
        <w:t>stop k modeliranju:</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Apliciranje pravih artefakt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zdelava več vzporednih model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teracija do naslednjega artefakta,</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 xml:space="preserve">izvajanje manjših inkremen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747FAB" w:rsidRDefault="00747FAB" w:rsidP="00747FAB">
      <w:pPr>
        <w:jc w:val="both"/>
        <w:rPr>
          <w:rFonts w:ascii="Times New Roman" w:hAnsi="Times New Roman" w:cs="Times New Roman"/>
          <w:sz w:val="24"/>
        </w:rPr>
      </w:pPr>
      <w:r>
        <w:rPr>
          <w:rFonts w:ascii="Times New Roman" w:hAnsi="Times New Roman" w:cs="Times New Roman"/>
          <w:sz w:val="24"/>
        </w:rPr>
        <w:t xml:space="preserve">Artefakte predstavljajo UML grafikon stanja, izvorna koda, diagram poteka podatkov, primeri uporabe in drugi. Vsak artefakt ima svoje prednosti pri uporabi v določenih situacija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6)</w:t>
      </w:r>
      <w:r>
        <w:rPr>
          <w:rFonts w:ascii="Times New Roman" w:hAnsi="Times New Roman" w:cs="Times New Roman"/>
          <w:sz w:val="24"/>
        </w:rPr>
        <w:fldChar w:fldCharType="end"/>
      </w:r>
      <w:r>
        <w:rPr>
          <w:rFonts w:ascii="Times New Roman" w:hAnsi="Times New Roman" w:cs="Times New Roman"/>
          <w:sz w:val="24"/>
        </w:rPr>
        <w:t>.</w:t>
      </w:r>
    </w:p>
    <w:p w:rsidR="00C32363" w:rsidRDefault="00747FAB" w:rsidP="007F4174">
      <w:pPr>
        <w:jc w:val="both"/>
        <w:rPr>
          <w:rFonts w:ascii="Times New Roman" w:hAnsi="Times New Roman" w:cs="Times New Roman"/>
          <w:sz w:val="24"/>
        </w:rPr>
      </w:pPr>
      <w:r>
        <w:rPr>
          <w:rFonts w:ascii="Times New Roman" w:hAnsi="Times New Roman" w:cs="Times New Roman"/>
          <w:sz w:val="24"/>
        </w:rPr>
        <w:lastRenderedPageBreak/>
        <w:t xml:space="preserve">Vzporedno modeliranje omogoča simultani zajem informacij več različnih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8)</w:t>
      </w:r>
      <w:r>
        <w:rPr>
          <w:rFonts w:ascii="Times New Roman" w:hAnsi="Times New Roman" w:cs="Times New Roman"/>
          <w:sz w:val="24"/>
        </w:rPr>
        <w:fldChar w:fldCharType="end"/>
      </w:r>
      <w:r>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51)</w:t>
      </w:r>
      <w:r>
        <w:rPr>
          <w:rFonts w:ascii="Times New Roman" w:hAnsi="Times New Roman" w:cs="Times New Roman"/>
          <w:sz w:val="24"/>
        </w:rPr>
        <w:fldChar w:fldCharType="end"/>
      </w:r>
      <w:r>
        <w:rPr>
          <w:rFonts w:ascii="Times New Roman" w:hAnsi="Times New Roman" w:cs="Times New Roman"/>
          <w:sz w:val="24"/>
        </w:rPr>
        <w:t>. Daljša iteracija ne pomeni, da je bilo narejeno več dela. Agilni procesi se</w:t>
      </w:r>
      <w:r w:rsidR="0023070C">
        <w:rPr>
          <w:rFonts w:ascii="Times New Roman" w:hAnsi="Times New Roman" w:cs="Times New Roman"/>
          <w:sz w:val="24"/>
        </w:rPr>
        <w:t xml:space="preserve"> bolj</w:t>
      </w:r>
      <w:r>
        <w:rPr>
          <w:rFonts w:ascii="Times New Roman" w:hAnsi="Times New Roman" w:cs="Times New Roman"/>
          <w:sz w:val="24"/>
        </w:rPr>
        <w:t xml:space="preserve"> fokusirajo</w:t>
      </w:r>
      <w:r w:rsidR="00C20286">
        <w:rPr>
          <w:rFonts w:ascii="Times New Roman" w:hAnsi="Times New Roman" w:cs="Times New Roman"/>
          <w:sz w:val="24"/>
        </w:rPr>
        <w:t xml:space="preserve"> na efektivne ure razvoja in ne na njiho</w:t>
      </w:r>
      <w:r>
        <w:rPr>
          <w:rFonts w:ascii="Times New Roman" w:hAnsi="Times New Roman" w:cs="Times New Roman"/>
          <w:sz w:val="24"/>
        </w:rPr>
        <w:t xml:space="preserve">vo </w:t>
      </w:r>
      <w:r w:rsidR="00A43E04">
        <w:rPr>
          <w:rFonts w:ascii="Times New Roman" w:hAnsi="Times New Roman" w:cs="Times New Roman"/>
          <w:sz w:val="24"/>
        </w:rPr>
        <w:t>količino</w:t>
      </w:r>
      <w:r w:rsidR="009C6326">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p>
    <w:p w:rsidR="00304555" w:rsidRDefault="00570C23" w:rsidP="007F4174">
      <w:pPr>
        <w:contextualSpacing/>
        <w:jc w:val="both"/>
        <w:rPr>
          <w:rFonts w:ascii="Times New Roman" w:hAnsi="Times New Roman" w:cs="Times New Roman"/>
          <w:sz w:val="24"/>
        </w:rPr>
      </w:pPr>
      <w:r>
        <w:rPr>
          <w:rFonts w:ascii="Times New Roman" w:hAnsi="Times New Roman" w:cs="Times New Roman"/>
          <w:sz w:val="24"/>
        </w:rPr>
        <w:t>6.2</w:t>
      </w:r>
      <w:r w:rsidR="00304555">
        <w:rPr>
          <w:rFonts w:ascii="Times New Roman" w:hAnsi="Times New Roman" w:cs="Times New Roman"/>
          <w:sz w:val="24"/>
        </w:rPr>
        <w:t xml:space="preserve"> META MODELIRANJE</w:t>
      </w:r>
    </w:p>
    <w:p w:rsidR="007F4174" w:rsidRPr="00F71E12" w:rsidRDefault="000E22B0" w:rsidP="007F4174">
      <w:pPr>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w:t>
      </w:r>
      <w:r w:rsidR="00C276B5">
        <w:rPr>
          <w:rFonts w:ascii="Times New Roman" w:hAnsi="Times New Roman" w:cs="Times New Roman"/>
          <w:sz w:val="24"/>
        </w:rPr>
        <w:t>Med njimi sta dva standardizirana</w:t>
      </w:r>
      <w:r w:rsidR="0057579E">
        <w:rPr>
          <w:rFonts w:ascii="Times New Roman" w:hAnsi="Times New Roman" w:cs="Times New Roman"/>
          <w:sz w:val="24"/>
        </w:rPr>
        <w:t xml:space="preserve">, ki uporabljata </w:t>
      </w:r>
      <w:r w:rsidR="00351294">
        <w:rPr>
          <w:rFonts w:ascii="Times New Roman" w:hAnsi="Times New Roman" w:cs="Times New Roman"/>
          <w:sz w:val="24"/>
        </w:rPr>
        <w:t>m</w:t>
      </w:r>
      <w:r w:rsidR="00351294" w:rsidRPr="004D60A1">
        <w:rPr>
          <w:rFonts w:ascii="Times New Roman" w:hAnsi="Times New Roman" w:cs="Times New Roman"/>
          <w:sz w:val="24"/>
        </w:rPr>
        <w:t>eta-modele za definiranje MIPO</w:t>
      </w:r>
      <w:r w:rsidR="00351294">
        <w:rPr>
          <w:rFonts w:ascii="Times New Roman" w:hAnsi="Times New Roman" w:cs="Times New Roman"/>
          <w:sz w:val="24"/>
        </w:rPr>
        <w:t>: ISO 24744:2007</w:t>
      </w:r>
      <w:r w:rsidR="00ED7CA5">
        <w:rPr>
          <w:rStyle w:val="Sprotnaopomba-sklic"/>
          <w:rFonts w:ascii="Times New Roman" w:hAnsi="Times New Roman" w:cs="Times New Roman"/>
          <w:sz w:val="24"/>
        </w:rPr>
        <w:footnoteReference w:id="6"/>
      </w:r>
      <w:r w:rsidR="00351294">
        <w:rPr>
          <w:rFonts w:ascii="Times New Roman" w:hAnsi="Times New Roman" w:cs="Times New Roman"/>
          <w:sz w:val="24"/>
        </w:rPr>
        <w:t xml:space="preserve"> in SPEM</w:t>
      </w:r>
      <w:r w:rsidR="005503ED">
        <w:rPr>
          <w:rStyle w:val="Sprotnaopomba-sklic"/>
          <w:rFonts w:ascii="Times New Roman" w:hAnsi="Times New Roman" w:cs="Times New Roman"/>
          <w:sz w:val="24"/>
        </w:rPr>
        <w:footnoteReference w:id="7"/>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F71E12">
        <w:rPr>
          <w:rStyle w:val="Sprotnaopomba-sklic"/>
          <w:rFonts w:ascii="Times New Roman" w:hAnsi="Times New Roman" w:cs="Times New Roman"/>
          <w:sz w:val="24"/>
        </w:rPr>
        <w:footnoteReference w:id="8"/>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F71E12">
        <w:rPr>
          <w:rStyle w:val="Sprotnaopomba-sklic"/>
          <w:rFonts w:ascii="Times New Roman" w:hAnsi="Times New Roman" w:cs="Times New Roman"/>
          <w:sz w:val="24"/>
        </w:rPr>
        <w:footnoteReference w:id="9"/>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4F066F" w:rsidP="00153BD8">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2</w:t>
      </w:r>
      <w:r w:rsidR="00153BD8" w:rsidRPr="00F71E12">
        <w:rPr>
          <w:rFonts w:ascii="Times New Roman" w:hAnsi="Times New Roman" w:cs="Times New Roman"/>
          <w:noProof/>
          <w:sz w:val="20"/>
          <w:szCs w:val="20"/>
          <w:lang w:eastAsia="sl-SI"/>
        </w:rPr>
        <w:t xml:space="preserve"> temeljna 4-plastna hierarhija meta-modela po standardu MOF</w:t>
      </w:r>
    </w:p>
    <w:p w:rsidR="00153BD8" w:rsidRPr="00F71E12" w:rsidRDefault="00153BD8" w:rsidP="00153BD8">
      <w:pPr>
        <w:jc w:val="center"/>
        <w:rPr>
          <w:rFonts w:ascii="Times New Roman" w:hAnsi="Times New Roman" w:cs="Times New Roman"/>
          <w:sz w:val="24"/>
        </w:rPr>
      </w:pPr>
      <w:r w:rsidRPr="00F71E12">
        <w:rPr>
          <w:rFonts w:ascii="Times New Roman" w:hAnsi="Times New Roman" w:cs="Times New Roman"/>
          <w:noProof/>
          <w:sz w:val="20"/>
          <w:szCs w:val="20"/>
          <w:lang w:eastAsia="sl-SI"/>
        </w:rPr>
        <w:drawing>
          <wp:inline distT="0" distB="0" distL="0" distR="0" wp14:anchorId="63E2EB09" wp14:editId="135FAF69">
            <wp:extent cx="1607595" cy="2438400"/>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612371" cy="2445645"/>
                    </a:xfrm>
                    <a:prstGeom prst="rect">
                      <a:avLst/>
                    </a:prstGeom>
                  </pic:spPr>
                </pic:pic>
              </a:graphicData>
            </a:graphic>
          </wp:inline>
        </w:drawing>
      </w:r>
      <w:r w:rsidRPr="00F71E12">
        <w:rPr>
          <w:rFonts w:ascii="Times New Roman" w:hAnsi="Times New Roman" w:cs="Times New Roman"/>
          <w:sz w:val="20"/>
          <w:szCs w:val="20"/>
        </w:rPr>
        <w:b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20)</w:t>
      </w:r>
      <w:r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lastRenderedPageBreak/>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F71E12">
        <w:rPr>
          <w:rStyle w:val="Sprotnaopomba-sklic"/>
          <w:rFonts w:ascii="Times New Roman" w:hAnsi="Times New Roman" w:cs="Times New Roman"/>
          <w:sz w:val="24"/>
          <w:szCs w:val="20"/>
        </w:rPr>
        <w:footnoteReference w:id="10"/>
      </w:r>
      <w:r w:rsidR="007669E9" w:rsidRPr="00F71E12">
        <w:rPr>
          <w:rFonts w:ascii="Times New Roman" w:hAnsi="Times New Roman" w:cs="Times New Roman"/>
          <w:sz w:val="24"/>
          <w:szCs w:val="20"/>
        </w:rPr>
        <w:t xml:space="preserve"> in abstraktnega</w:t>
      </w:r>
      <w:r w:rsidR="007669E9" w:rsidRPr="00F71E12">
        <w:rPr>
          <w:rStyle w:val="Sprotnaopomba-sklic"/>
          <w:rFonts w:ascii="Times New Roman" w:hAnsi="Times New Roman" w:cs="Times New Roman"/>
          <w:sz w:val="24"/>
          <w:szCs w:val="20"/>
        </w:rPr>
        <w:footnoteReference w:id="11"/>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Pr>
          <w:rStyle w:val="Sprotnaopomba-sklic"/>
          <w:rFonts w:ascii="Times New Roman" w:hAnsi="Times New Roman" w:cs="Times New Roman"/>
          <w:sz w:val="24"/>
        </w:rPr>
        <w:footnoteReference w:id="12"/>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EC284F" w:rsidRDefault="00210FB8" w:rsidP="00A30EFC">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3950E2" w:rsidP="00A30EFC">
      <w:pPr>
        <w:contextualSpacing/>
        <w:jc w:val="both"/>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00210FB8"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DE2420" w:rsidRDefault="00DE2420" w:rsidP="00EC6F7C">
      <w:pPr>
        <w:contextualSpacing/>
        <w:jc w:val="both"/>
        <w:rPr>
          <w:rFonts w:ascii="Times New Roman" w:hAnsi="Times New Roman" w:cs="Times New Roman"/>
          <w:sz w:val="24"/>
        </w:rPr>
      </w:pPr>
    </w:p>
    <w:p w:rsidR="00641103" w:rsidRDefault="005D754A" w:rsidP="00EC6F7C">
      <w:pPr>
        <w:contextualSpacing/>
        <w:jc w:val="both"/>
        <w:rPr>
          <w:rFonts w:ascii="Times New Roman" w:hAnsi="Times New Roman" w:cs="Times New Roman"/>
          <w:sz w:val="24"/>
        </w:rPr>
      </w:pPr>
      <w:r>
        <w:rPr>
          <w:rFonts w:ascii="Times New Roman" w:hAnsi="Times New Roman" w:cs="Times New Roman"/>
          <w:sz w:val="24"/>
        </w:rPr>
        <w:lastRenderedPageBreak/>
        <w:t>6.2</w:t>
      </w:r>
      <w:r w:rsidR="00CB20BD">
        <w:rPr>
          <w:rFonts w:ascii="Times New Roman" w:hAnsi="Times New Roman" w:cs="Times New Roman"/>
          <w:sz w:val="24"/>
        </w:rPr>
        <w:t>.1</w:t>
      </w:r>
      <w:r w:rsidR="003D12C7">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66136C" w:rsidRDefault="008A694B" w:rsidP="00F967DB">
      <w:pPr>
        <w:jc w:val="both"/>
        <w:rPr>
          <w:rFonts w:ascii="Times New Roman" w:hAnsi="Times New Roman" w:cs="Times New Roman"/>
          <w:sz w:val="20"/>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MetaME</w:t>
      </w:r>
      <w:r w:rsidR="008129E0">
        <w:rPr>
          <w:rStyle w:val="Sprotnaopomba-sklic"/>
          <w:rFonts w:ascii="Times New Roman" w:hAnsi="Times New Roman" w:cs="Times New Roman"/>
          <w:sz w:val="24"/>
        </w:rPr>
        <w:footnoteReference w:id="13"/>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r w:rsidR="00246823">
        <w:rPr>
          <w:rFonts w:ascii="Times New Roman" w:hAnsi="Times New Roman" w:cs="Times New Roman"/>
          <w:sz w:val="24"/>
        </w:rPr>
        <w:t>MetaM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 kot kaže sli</w:t>
      </w:r>
      <w:r w:rsidR="003950E2">
        <w:rPr>
          <w:rFonts w:ascii="Times New Roman" w:hAnsi="Times New Roman" w:cs="Times New Roman"/>
          <w:sz w:val="24"/>
        </w:rPr>
        <w:t>ka 6.5</w:t>
      </w:r>
      <w:r w:rsidR="00AF5C93">
        <w:rPr>
          <w:rFonts w:ascii="Times New Roman" w:hAnsi="Times New Roman" w:cs="Times New Roman"/>
          <w:sz w:val="24"/>
        </w:rPr>
        <w:t xml:space="preserve"> v plasti M1</w:t>
      </w:r>
      <w:r w:rsidR="008E0EBF">
        <w:rPr>
          <w:rFonts w:ascii="Times New Roman" w:hAnsi="Times New Roman" w:cs="Times New Roman"/>
          <w:sz w:val="24"/>
        </w:rPr>
        <w:t>. Ta združitev tvori MIPO, katera služi razvijalcem v praksi.</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1840426" cy="3486150"/>
            <wp:effectExtent l="0" t="0" r="762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48194" cy="3500863"/>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9B385B" w:rsidRDefault="009B385B" w:rsidP="006D1B29">
      <w:pPr>
        <w:jc w:val="both"/>
        <w:rPr>
          <w:rFonts w:ascii="Times New Roman" w:hAnsi="Times New Roman" w:cs="Times New Roman"/>
          <w:sz w:val="24"/>
        </w:rPr>
      </w:pPr>
    </w:p>
    <w:p w:rsidR="00A0076C" w:rsidRDefault="003950E2" w:rsidP="006D1B29">
      <w:pPr>
        <w:jc w:val="both"/>
        <w:rPr>
          <w:rFonts w:ascii="Times New Roman" w:hAnsi="Times New Roman" w:cs="Times New Roman"/>
          <w:sz w:val="24"/>
        </w:rPr>
      </w:pPr>
      <w:r>
        <w:rPr>
          <w:rFonts w:ascii="Times New Roman" w:hAnsi="Times New Roman" w:cs="Times New Roman"/>
          <w:sz w:val="24"/>
        </w:rPr>
        <w:lastRenderedPageBreak/>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251666" w:rsidRPr="00410C32" w:rsidRDefault="00251666" w:rsidP="00410C32">
      <w:pPr>
        <w:jc w:val="center"/>
        <w:rPr>
          <w:rFonts w:ascii="Times New Roman" w:hAnsi="Times New Roman" w:cs="Times New Roman"/>
          <w:noProof/>
          <w:sz w:val="20"/>
          <w:szCs w:val="20"/>
          <w:lang w:eastAsia="sl-SI"/>
        </w:rPr>
      </w:pPr>
      <w:r w:rsidRPr="00410C32">
        <w:rPr>
          <w:rFonts w:ascii="Times New Roman" w:hAnsi="Times New Roman" w:cs="Times New Roman"/>
          <w:noProof/>
          <w:sz w:val="20"/>
          <w:szCs w:val="20"/>
          <w:lang w:eastAsia="sl-SI"/>
        </w:rPr>
        <w:t xml:space="preserve">Slika </w:t>
      </w:r>
      <w:r w:rsidR="00E3574E">
        <w:rPr>
          <w:rFonts w:ascii="Times New Roman" w:hAnsi="Times New Roman" w:cs="Times New Roman"/>
          <w:noProof/>
          <w:sz w:val="20"/>
          <w:szCs w:val="20"/>
          <w:lang w:eastAsia="sl-SI"/>
        </w:rPr>
        <w:t>6.5</w:t>
      </w:r>
      <w:r w:rsidRPr="00410C32">
        <w:rPr>
          <w:rFonts w:ascii="Times New Roman" w:hAnsi="Times New Roman" w:cs="Times New Roman"/>
          <w:noProof/>
          <w:sz w:val="20"/>
          <w:szCs w:val="20"/>
          <w:lang w:eastAsia="sl-SI"/>
        </w:rPr>
        <w:t xml:space="preserve"> apliciranje pristopa meta-modeliranja za inženiring metod</w:t>
      </w:r>
    </w:p>
    <w:p w:rsidR="007A4F3C" w:rsidRPr="00410C32" w:rsidRDefault="00251666" w:rsidP="00410C32">
      <w:pPr>
        <w:jc w:val="center"/>
        <w:rPr>
          <w:rFonts w:ascii="Times New Roman" w:hAnsi="Times New Roman" w:cs="Times New Roman"/>
          <w:sz w:val="20"/>
          <w:szCs w:val="20"/>
        </w:rPr>
      </w:pPr>
      <w:r w:rsidRPr="00410C32">
        <w:rPr>
          <w:rFonts w:ascii="Times New Roman" w:hAnsi="Times New Roman" w:cs="Times New Roman"/>
          <w:noProof/>
          <w:sz w:val="20"/>
          <w:szCs w:val="20"/>
          <w:lang w:eastAsia="sl-SI"/>
        </w:rPr>
        <w:drawing>
          <wp:inline distT="0" distB="0" distL="0" distR="0" wp14:anchorId="0588B722" wp14:editId="68E634D8">
            <wp:extent cx="4173562" cy="3041650"/>
            <wp:effectExtent l="0" t="0" r="0" b="635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181752" cy="3047619"/>
                    </a:xfrm>
                    <a:prstGeom prst="rect">
                      <a:avLst/>
                    </a:prstGeom>
                  </pic:spPr>
                </pic:pic>
              </a:graphicData>
            </a:graphic>
          </wp:inline>
        </w:drawing>
      </w:r>
    </w:p>
    <w:p w:rsidR="00410C32" w:rsidRPr="00410C32" w:rsidRDefault="00410C32" w:rsidP="00410C32">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Pr="00410C32">
        <w:rPr>
          <w:rFonts w:ascii="Times New Roman" w:hAnsi="Times New Roman" w:cs="Times New Roman"/>
          <w:sz w:val="20"/>
          <w:szCs w:val="20"/>
        </w:rPr>
        <w:instrText xml:space="preserve"> ADDIN ZOTERO_ITEM CSL_CITATION {"citationID":"UrcWx9g3","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85C8B" w:rsidRDefault="00C85C8B" w:rsidP="00C85C8B">
      <w:pPr>
        <w:jc w:val="both"/>
        <w:rPr>
          <w:rFonts w:ascii="Times New Roman" w:hAnsi="Times New Roman" w:cs="Times New Roman"/>
          <w:sz w:val="24"/>
        </w:rPr>
      </w:pP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875F2E">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w:t>
      </w:r>
      <w:r w:rsidR="003D652D">
        <w:rPr>
          <w:rFonts w:ascii="Times New Roman" w:hAnsi="Times New Roman" w:cs="Times New Roman"/>
          <w:sz w:val="24"/>
        </w:rPr>
        <w:t>ni model</w:t>
      </w:r>
      <w:r w:rsidRPr="00875F2E">
        <w:rPr>
          <w:rFonts w:ascii="Times New Roman" w:hAnsi="Times New Roman" w:cs="Times New Roman"/>
          <w:sz w:val="24"/>
        </w:rPr>
        <w:t xml:space="preserve"> je</w:t>
      </w:r>
      <w:r w:rsidR="00B32BFD">
        <w:rPr>
          <w:rFonts w:ascii="Times New Roman" w:hAnsi="Times New Roman" w:cs="Times New Roman"/>
          <w:sz w:val="24"/>
        </w:rPr>
        <w:t xml:space="preserve"> </w:t>
      </w:r>
      <w:r w:rsidRPr="00875F2E">
        <w:rPr>
          <w:rFonts w:ascii="Times New Roman" w:hAnsi="Times New Roman" w:cs="Times New Roman"/>
          <w:sz w:val="24"/>
        </w:rPr>
        <w:t>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B93C75" w:rsidRDefault="00320E45" w:rsidP="00B93C75">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D65BC6">
        <w:rPr>
          <w:rFonts w:ascii="Times New Roman" w:hAnsi="Times New Roman" w:cs="Times New Roman"/>
          <w:sz w:val="24"/>
          <w:szCs w:val="20"/>
        </w:rPr>
        <w:t>.2.2</w:t>
      </w:r>
      <w:r w:rsidR="009B4A51">
        <w:rPr>
          <w:rFonts w:ascii="Times New Roman" w:hAnsi="Times New Roman" w:cs="Times New Roman"/>
          <w:sz w:val="24"/>
          <w:szCs w:val="20"/>
        </w:rPr>
        <w:t xml:space="preserve"> MODELNO USMERJEN INŽENIRING</w:t>
      </w:r>
    </w:p>
    <w:p w:rsidR="004C293E" w:rsidRDefault="009B4A51" w:rsidP="00B93C75">
      <w:pPr>
        <w:contextualSpacing/>
        <w:jc w:val="both"/>
        <w:rPr>
          <w:rFonts w:ascii="Times New Roman" w:hAnsi="Times New Roman" w:cs="Times New Roman"/>
          <w:sz w:val="24"/>
        </w:rPr>
      </w:pPr>
      <w:r>
        <w:rPr>
          <w:rFonts w:ascii="Times New Roman" w:hAnsi="Times New Roman" w:cs="Times New Roman"/>
          <w:sz w:val="24"/>
        </w:rPr>
        <w:t>Cooper in Shaun predstavita modelno</w:t>
      </w:r>
      <w:r>
        <w:rPr>
          <w:rStyle w:val="Sprotnaopomba-sklic"/>
          <w:rFonts w:ascii="Times New Roman" w:hAnsi="Times New Roman" w:cs="Times New Roman"/>
          <w:sz w:val="24"/>
        </w:rPr>
        <w:footnoteReference w:id="14"/>
      </w:r>
      <w:r>
        <w:rPr>
          <w:rFonts w:ascii="Times New Roman" w:hAnsi="Times New Roman" w:cs="Times New Roman"/>
          <w:sz w:val="24"/>
        </w:rPr>
        <w:t xml:space="preserve"> usmerjen inženiring (MDE) za izboljšanje razvoja resnih iger, ki sloni na temeljih meta-modela. MDE združuje elemente tradicionalnega oblikovanja iger, pedagoških vsebin in programskega inženiring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DNM7Xvq","properties":{"formattedCitation":"(Cooper in Scacchi 2015, 17)","plainCitation":"(Cooper in Scacchi 2015, 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7"}],"schema":"https://github.com/citation-style-language/schema/raw/master/csl-citation.json"} </w:instrText>
      </w:r>
      <w:r>
        <w:rPr>
          <w:rFonts w:ascii="Times New Roman" w:hAnsi="Times New Roman" w:cs="Times New Roman"/>
          <w:sz w:val="24"/>
        </w:rPr>
        <w:fldChar w:fldCharType="separate"/>
      </w:r>
      <w:r w:rsidRPr="00C50599">
        <w:rPr>
          <w:rFonts w:ascii="Times New Roman" w:hAnsi="Times New Roman" w:cs="Times New Roman"/>
          <w:sz w:val="24"/>
        </w:rPr>
        <w:t>(Cooper in Scacchi 2015, 17)</w:t>
      </w:r>
      <w:r>
        <w:rPr>
          <w:rFonts w:ascii="Times New Roman" w:hAnsi="Times New Roman" w:cs="Times New Roman"/>
          <w:sz w:val="24"/>
        </w:rPr>
        <w:fldChar w:fldCharType="end"/>
      </w:r>
      <w:r>
        <w:rPr>
          <w:rFonts w:ascii="Times New Roman" w:hAnsi="Times New Roman" w:cs="Times New Roman"/>
          <w:sz w:val="24"/>
        </w:rPr>
        <w:t xml:space="preserve">. Avtorji pristopa MDE navajajo, da se ga lahko umesti v agilni, iterativni razvojni proces, z namenom neformalnega, pol formalnega ali formalnega opisa dela igre. Meta-model olajša razvoj visokokvalitetnih resnih iger, ker eksplicitno povezuje znanje in spretnosti z razvojem ige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x1EuR3r","properties":{"formattedCitation":"(Cooper in Scacchi 2015, 66)","plainCitation":"(Cooper in Scacchi 2015, 66)"},"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66"}],"schema":"https://github.com/citation-style-language/schema/raw/master/csl-citation.json"} </w:instrText>
      </w:r>
      <w:r>
        <w:rPr>
          <w:rFonts w:ascii="Times New Roman" w:hAnsi="Times New Roman" w:cs="Times New Roman"/>
          <w:sz w:val="24"/>
        </w:rPr>
        <w:fldChar w:fldCharType="separate"/>
      </w:r>
      <w:r w:rsidRPr="00BB23A6">
        <w:rPr>
          <w:rFonts w:ascii="Times New Roman" w:hAnsi="Times New Roman" w:cs="Times New Roman"/>
          <w:sz w:val="24"/>
        </w:rPr>
        <w:t>(Cooper in Scacchi 2015, 66)</w:t>
      </w:r>
      <w:r>
        <w:rPr>
          <w:rFonts w:ascii="Times New Roman" w:hAnsi="Times New Roman" w:cs="Times New Roman"/>
          <w:sz w:val="24"/>
        </w:rPr>
        <w:fldChar w:fldCharType="end"/>
      </w:r>
      <w:r w:rsidR="00ED0D3B">
        <w:rPr>
          <w:rFonts w:ascii="Times New Roman" w:hAnsi="Times New Roman" w:cs="Times New Roman"/>
          <w:sz w:val="24"/>
        </w:rPr>
        <w:t>.</w:t>
      </w:r>
      <w:r w:rsidR="00B17B3B">
        <w:rPr>
          <w:rFonts w:ascii="Times New Roman" w:hAnsi="Times New Roman" w:cs="Times New Roman"/>
          <w:sz w:val="24"/>
        </w:rPr>
        <w:t xml:space="preserve"> Razvojni proces z uporabo MDE je razdeljen na tri korake:</w:t>
      </w:r>
    </w:p>
    <w:p w:rsidR="00B17B3B" w:rsidRPr="00B17B3B" w:rsidRDefault="00B93C75" w:rsidP="00B17B3B">
      <w:pPr>
        <w:pStyle w:val="Odstavekseznama"/>
        <w:numPr>
          <w:ilvl w:val="0"/>
          <w:numId w:val="10"/>
        </w:numPr>
        <w:jc w:val="both"/>
        <w:rPr>
          <w:rFonts w:ascii="Times New Roman" w:hAnsi="Times New Roman" w:cs="Times New Roman"/>
          <w:sz w:val="24"/>
        </w:rPr>
      </w:pPr>
      <w:r w:rsidRPr="00B17B3B">
        <w:rPr>
          <w:rFonts w:ascii="Times New Roman" w:hAnsi="Times New Roman" w:cs="Times New Roman"/>
          <w:sz w:val="24"/>
          <w:szCs w:val="20"/>
        </w:rPr>
        <w:t xml:space="preserve">Prvi korak je izgradnja neformalnega modela igre, ki predstavlja zgodbo, opise, ciljev, </w:t>
      </w:r>
      <w:r w:rsidR="00E33958" w:rsidRPr="00B17B3B">
        <w:rPr>
          <w:rFonts w:ascii="Times New Roman" w:hAnsi="Times New Roman" w:cs="Times New Roman"/>
          <w:sz w:val="24"/>
          <w:szCs w:val="20"/>
        </w:rPr>
        <w:t xml:space="preserve">igranja </w:t>
      </w:r>
      <w:r w:rsidRPr="00B17B3B">
        <w:rPr>
          <w:rFonts w:ascii="Times New Roman" w:hAnsi="Times New Roman" w:cs="Times New Roman"/>
          <w:sz w:val="24"/>
          <w:szCs w:val="20"/>
        </w:rPr>
        <w:t>in</w:t>
      </w:r>
      <w:r w:rsidR="00E33958" w:rsidRPr="00B17B3B">
        <w:rPr>
          <w:rFonts w:ascii="Times New Roman" w:hAnsi="Times New Roman" w:cs="Times New Roman"/>
          <w:sz w:val="24"/>
          <w:szCs w:val="20"/>
        </w:rPr>
        <w:t xml:space="preserve"> k</w:t>
      </w:r>
      <w:r w:rsidR="00B17B3B" w:rsidRPr="00B17B3B">
        <w:rPr>
          <w:rFonts w:ascii="Times New Roman" w:hAnsi="Times New Roman" w:cs="Times New Roman"/>
          <w:sz w:val="24"/>
          <w:szCs w:val="20"/>
        </w:rPr>
        <w:t>o</w:t>
      </w:r>
      <w:r w:rsidR="00B17B3B">
        <w:rPr>
          <w:rFonts w:ascii="Times New Roman" w:hAnsi="Times New Roman" w:cs="Times New Roman"/>
          <w:sz w:val="24"/>
          <w:szCs w:val="20"/>
        </w:rPr>
        <w:t>nceptov uporabniškega vmesnika,</w:t>
      </w:r>
    </w:p>
    <w:p w:rsidR="001F5F55" w:rsidRPr="00B17B3B" w:rsidRDefault="00B17B3B" w:rsidP="00B17B3B">
      <w:pPr>
        <w:pStyle w:val="Odstavekseznama"/>
        <w:numPr>
          <w:ilvl w:val="0"/>
          <w:numId w:val="10"/>
        </w:numPr>
        <w:jc w:val="both"/>
        <w:rPr>
          <w:rFonts w:ascii="Times New Roman" w:hAnsi="Times New Roman" w:cs="Times New Roman"/>
          <w:sz w:val="24"/>
        </w:rPr>
      </w:pPr>
      <w:r>
        <w:rPr>
          <w:rFonts w:ascii="Times New Roman" w:hAnsi="Times New Roman" w:cs="Times New Roman"/>
          <w:sz w:val="24"/>
          <w:szCs w:val="20"/>
        </w:rPr>
        <w:t>d</w:t>
      </w:r>
      <w:r w:rsidRPr="00B17B3B">
        <w:rPr>
          <w:rFonts w:ascii="Times New Roman" w:hAnsi="Times New Roman" w:cs="Times New Roman"/>
          <w:sz w:val="24"/>
          <w:szCs w:val="20"/>
        </w:rPr>
        <w:t xml:space="preserve">rug korak </w:t>
      </w:r>
      <w:r>
        <w:rPr>
          <w:rFonts w:ascii="Times New Roman" w:hAnsi="Times New Roman" w:cs="Times New Roman"/>
          <w:sz w:val="24"/>
          <w:szCs w:val="20"/>
        </w:rPr>
        <w:t>je</w:t>
      </w:r>
      <w:r w:rsidRPr="00B17B3B">
        <w:rPr>
          <w:rFonts w:ascii="Times New Roman" w:hAnsi="Times New Roman" w:cs="Times New Roman"/>
          <w:sz w:val="24"/>
          <w:szCs w:val="20"/>
        </w:rPr>
        <w:t xml:space="preserve"> transformacija</w:t>
      </w:r>
      <w:r>
        <w:rPr>
          <w:rFonts w:ascii="Times New Roman" w:hAnsi="Times New Roman" w:cs="Times New Roman"/>
          <w:sz w:val="24"/>
          <w:szCs w:val="20"/>
        </w:rPr>
        <w:t xml:space="preserve"> neformalnega modela v pol formalnega z uporabo UML. V tem koraku se nadgradijo osnovni opisi igranja, zgodbe, grafike, animacije, glasbe, zvočnih efektov in ostale vsebine,</w:t>
      </w:r>
    </w:p>
    <w:p w:rsidR="00B17B3B" w:rsidRPr="008F3833" w:rsidRDefault="00B17B3B" w:rsidP="00B17B3B">
      <w:pPr>
        <w:pStyle w:val="Odstavekseznama"/>
        <w:numPr>
          <w:ilvl w:val="0"/>
          <w:numId w:val="10"/>
        </w:numPr>
        <w:jc w:val="both"/>
        <w:rPr>
          <w:rFonts w:ascii="Times New Roman" w:hAnsi="Times New Roman" w:cs="Times New Roman"/>
          <w:sz w:val="24"/>
        </w:rPr>
      </w:pPr>
      <w:r>
        <w:rPr>
          <w:rFonts w:ascii="Times New Roman" w:hAnsi="Times New Roman" w:cs="Times New Roman"/>
          <w:sz w:val="24"/>
          <w:szCs w:val="20"/>
        </w:rPr>
        <w:t>tretji korak je transformacija pol formalnega modela v formalni model z uporabo XML</w:t>
      </w:r>
      <w:r>
        <w:rPr>
          <w:rStyle w:val="Sprotnaopomba-sklic"/>
          <w:rFonts w:ascii="Times New Roman" w:hAnsi="Times New Roman" w:cs="Times New Roman"/>
          <w:sz w:val="24"/>
          <w:szCs w:val="20"/>
        </w:rPr>
        <w:footnoteReference w:id="15"/>
      </w:r>
      <w:r w:rsidR="00464937">
        <w:rPr>
          <w:rFonts w:ascii="Times New Roman" w:hAnsi="Times New Roman" w:cs="Times New Roman"/>
          <w:sz w:val="24"/>
          <w:szCs w:val="20"/>
        </w:rPr>
        <w:t xml:space="preserve"> jezika.</w:t>
      </w:r>
      <w:r w:rsidR="00C65C03">
        <w:rPr>
          <w:rFonts w:ascii="Times New Roman" w:hAnsi="Times New Roman" w:cs="Times New Roman"/>
          <w:sz w:val="24"/>
          <w:szCs w:val="20"/>
        </w:rPr>
        <w:t xml:space="preserve"> V tem koraku je potrebno definirati shemo XML glede na potrebe in atribute, ki jih želimo </w:t>
      </w:r>
      <w:r w:rsidR="00142E8E">
        <w:rPr>
          <w:rFonts w:ascii="Times New Roman" w:hAnsi="Times New Roman" w:cs="Times New Roman"/>
          <w:sz w:val="24"/>
          <w:szCs w:val="20"/>
        </w:rPr>
        <w:t>uporabiti</w:t>
      </w:r>
      <w:r w:rsidR="00C65C03">
        <w:rPr>
          <w:rFonts w:ascii="Times New Roman" w:hAnsi="Times New Roman" w:cs="Times New Roman"/>
          <w:sz w:val="24"/>
          <w:szCs w:val="20"/>
        </w:rPr>
        <w:t>.</w:t>
      </w:r>
      <w:r w:rsidR="00134620">
        <w:rPr>
          <w:rFonts w:ascii="Times New Roman" w:hAnsi="Times New Roman" w:cs="Times New Roman"/>
          <w:sz w:val="24"/>
          <w:szCs w:val="20"/>
        </w:rPr>
        <w:t xml:space="preserve"> XML nato predstavlja specifikacijo igre, ki jo lahko naložimo in testiramo</w:t>
      </w:r>
      <w:r w:rsidR="00D67DA6">
        <w:rPr>
          <w:rFonts w:ascii="Times New Roman" w:hAnsi="Times New Roman" w:cs="Times New Roman"/>
          <w:sz w:val="24"/>
          <w:szCs w:val="20"/>
        </w:rPr>
        <w:t xml:space="preserve"> </w:t>
      </w:r>
      <w:r w:rsidR="00D67DA6">
        <w:rPr>
          <w:rFonts w:ascii="Times New Roman" w:hAnsi="Times New Roman" w:cs="Times New Roman"/>
          <w:sz w:val="24"/>
          <w:szCs w:val="20"/>
        </w:rPr>
        <w:fldChar w:fldCharType="begin"/>
      </w:r>
      <w:r w:rsidR="00D67DA6">
        <w:rPr>
          <w:rFonts w:ascii="Times New Roman" w:hAnsi="Times New Roman" w:cs="Times New Roman"/>
          <w:sz w:val="24"/>
          <w:szCs w:val="20"/>
        </w:rPr>
        <w:instrText xml:space="preserve"> ADDIN ZOTERO_ITEM CSL_CITATION {"citationID":"xX5K23kA","properties":{"formattedCitation":"{\\rtf (Cooper in Scacchi 2015, 16\\uc0\\u8211{}17)}","plainCitation":"(Cooper in Scacchi 2015, 16–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6-17"}],"schema":"https://github.com/citation-style-language/schema/raw/master/csl-citation.json"} </w:instrText>
      </w:r>
      <w:r w:rsidR="00D67DA6">
        <w:rPr>
          <w:rFonts w:ascii="Times New Roman" w:hAnsi="Times New Roman" w:cs="Times New Roman"/>
          <w:sz w:val="24"/>
          <w:szCs w:val="20"/>
        </w:rPr>
        <w:fldChar w:fldCharType="separate"/>
      </w:r>
      <w:r w:rsidR="00D67DA6" w:rsidRPr="00D67DA6">
        <w:rPr>
          <w:rFonts w:ascii="Times New Roman" w:hAnsi="Times New Roman" w:cs="Times New Roman"/>
          <w:sz w:val="24"/>
          <w:szCs w:val="24"/>
        </w:rPr>
        <w:t>(Cooper in Scacchi 2015, 16–17)</w:t>
      </w:r>
      <w:r w:rsidR="00D67DA6">
        <w:rPr>
          <w:rFonts w:ascii="Times New Roman" w:hAnsi="Times New Roman" w:cs="Times New Roman"/>
          <w:sz w:val="24"/>
          <w:szCs w:val="20"/>
        </w:rPr>
        <w:fldChar w:fldCharType="end"/>
      </w:r>
      <w:r w:rsidR="00134620">
        <w:rPr>
          <w:rFonts w:ascii="Times New Roman" w:hAnsi="Times New Roman" w:cs="Times New Roman"/>
          <w:sz w:val="24"/>
          <w:szCs w:val="20"/>
        </w:rPr>
        <w:t>.</w:t>
      </w:r>
    </w:p>
    <w:p w:rsidR="00EC284F" w:rsidRDefault="00E21F30" w:rsidP="005B35AC">
      <w:pPr>
        <w:contextualSpacing/>
        <w:jc w:val="both"/>
        <w:rPr>
          <w:rFonts w:ascii="Times New Roman" w:hAnsi="Times New Roman" w:cs="Times New Roman"/>
          <w:sz w:val="24"/>
        </w:rPr>
      </w:pPr>
      <w:r>
        <w:rPr>
          <w:rFonts w:ascii="Times New Roman" w:hAnsi="Times New Roman" w:cs="Times New Roman"/>
          <w:sz w:val="24"/>
        </w:rPr>
        <w:t xml:space="preserve">6.3 </w:t>
      </w:r>
      <w:r w:rsidR="00D042DF">
        <w:rPr>
          <w:rFonts w:ascii="Times New Roman" w:hAnsi="Times New Roman" w:cs="Times New Roman"/>
          <w:sz w:val="24"/>
        </w:rPr>
        <w:t xml:space="preserve">SESTAVA METODE </w:t>
      </w:r>
    </w:p>
    <w:p w:rsidR="00D042DF" w:rsidRDefault="00D042DF" w:rsidP="005B35AC">
      <w:pPr>
        <w:contextualSpacing/>
        <w:jc w:val="both"/>
        <w:rPr>
          <w:rFonts w:ascii="Times New Roman" w:hAnsi="Times New Roman" w:cs="Times New Roman"/>
          <w:sz w:val="24"/>
        </w:rPr>
      </w:pPr>
      <w:r>
        <w:rPr>
          <w:rFonts w:ascii="Times New Roman" w:hAnsi="Times New Roman" w:cs="Times New Roman"/>
          <w:sz w:val="24"/>
        </w:rPr>
        <w:t>Ta poglavje zaključujemo z izbiro in inženiringom metode, ki jo bomo upor</w:t>
      </w:r>
      <w:r w:rsidR="0017573B">
        <w:rPr>
          <w:rFonts w:ascii="Times New Roman" w:hAnsi="Times New Roman" w:cs="Times New Roman"/>
          <w:sz w:val="24"/>
        </w:rPr>
        <w:t>abili pri i</w:t>
      </w:r>
      <w:r w:rsidR="007A4693">
        <w:rPr>
          <w:rFonts w:ascii="Times New Roman" w:hAnsi="Times New Roman" w:cs="Times New Roman"/>
          <w:sz w:val="24"/>
        </w:rPr>
        <w:t>z</w:t>
      </w:r>
      <w:r w:rsidR="00DD05E7">
        <w:rPr>
          <w:rFonts w:ascii="Times New Roman" w:hAnsi="Times New Roman" w:cs="Times New Roman"/>
          <w:sz w:val="24"/>
        </w:rPr>
        <w:t>gradnj</w:t>
      </w:r>
      <w:r w:rsidR="00B435A3">
        <w:rPr>
          <w:rFonts w:ascii="Times New Roman" w:hAnsi="Times New Roman" w:cs="Times New Roman"/>
          <w:sz w:val="24"/>
        </w:rPr>
        <w:t>i procesa oz. širše MIPO.</w:t>
      </w:r>
      <w:r w:rsidR="00EA3E92">
        <w:rPr>
          <w:rFonts w:ascii="Times New Roman" w:hAnsi="Times New Roman" w:cs="Times New Roman"/>
          <w:sz w:val="24"/>
        </w:rPr>
        <w:t xml:space="preserve"> </w:t>
      </w:r>
      <w:r w:rsidR="00DD05E7">
        <w:rPr>
          <w:rFonts w:ascii="Times New Roman" w:hAnsi="Times New Roman" w:cs="Times New Roman"/>
          <w:sz w:val="24"/>
        </w:rPr>
        <w:t>Sedaj se podajamo v vlogo inženirja metode, ki</w:t>
      </w:r>
      <w:r w:rsidR="00B56AC3">
        <w:rPr>
          <w:rFonts w:ascii="Times New Roman" w:hAnsi="Times New Roman" w:cs="Times New Roman"/>
          <w:sz w:val="24"/>
        </w:rPr>
        <w:t xml:space="preserve"> ga predstavlja prva tretjina v</w:t>
      </w:r>
      <w:r w:rsidR="00E54E05">
        <w:rPr>
          <w:rFonts w:ascii="Times New Roman" w:hAnsi="Times New Roman" w:cs="Times New Roman"/>
          <w:sz w:val="24"/>
        </w:rPr>
        <w:t xml:space="preserve"> sliki </w:t>
      </w:r>
      <w:r w:rsidR="008862B6">
        <w:rPr>
          <w:rFonts w:ascii="Times New Roman" w:hAnsi="Times New Roman" w:cs="Times New Roman"/>
          <w:sz w:val="24"/>
        </w:rPr>
        <w:t>6.3.</w:t>
      </w:r>
      <w:r w:rsidR="00C760C5">
        <w:rPr>
          <w:rFonts w:ascii="Times New Roman" w:hAnsi="Times New Roman" w:cs="Times New Roman"/>
          <w:sz w:val="24"/>
        </w:rPr>
        <w:t xml:space="preserve"> </w:t>
      </w:r>
      <w:r w:rsidR="00345E59">
        <w:rPr>
          <w:rFonts w:ascii="Times New Roman" w:hAnsi="Times New Roman" w:cs="Times New Roman"/>
          <w:sz w:val="24"/>
        </w:rPr>
        <w:t xml:space="preserve">Metodo bomo sestavili </w:t>
      </w:r>
      <w:r w:rsidR="00365547">
        <w:rPr>
          <w:rFonts w:ascii="Times New Roman" w:hAnsi="Times New Roman" w:cs="Times New Roman"/>
          <w:sz w:val="24"/>
        </w:rPr>
        <w:t>iz AM, Meta</w:t>
      </w:r>
      <w:r w:rsidR="00F40E29">
        <w:rPr>
          <w:rFonts w:ascii="Times New Roman" w:hAnsi="Times New Roman" w:cs="Times New Roman"/>
          <w:sz w:val="24"/>
        </w:rPr>
        <w:t>ME in MDE metod</w:t>
      </w:r>
      <w:r w:rsidR="00365547">
        <w:rPr>
          <w:rFonts w:ascii="Times New Roman" w:hAnsi="Times New Roman" w:cs="Times New Roman"/>
          <w:sz w:val="24"/>
        </w:rPr>
        <w:t xml:space="preserve">, ki </w:t>
      </w:r>
      <w:r w:rsidR="0027075A">
        <w:rPr>
          <w:rFonts w:ascii="Times New Roman" w:hAnsi="Times New Roman" w:cs="Times New Roman"/>
          <w:sz w:val="24"/>
        </w:rPr>
        <w:t>so bile predstavljene</w:t>
      </w:r>
      <w:r w:rsidR="00365547">
        <w:rPr>
          <w:rFonts w:ascii="Times New Roman" w:hAnsi="Times New Roman" w:cs="Times New Roman"/>
          <w:sz w:val="24"/>
        </w:rPr>
        <w:t>. Temelj</w:t>
      </w:r>
      <w:r w:rsidR="0027075A">
        <w:rPr>
          <w:rFonts w:ascii="Times New Roman" w:hAnsi="Times New Roman" w:cs="Times New Roman"/>
          <w:sz w:val="24"/>
        </w:rPr>
        <w:t>e bo predstavljala metoda MetaME</w:t>
      </w:r>
      <w:r w:rsidR="00E013EF">
        <w:rPr>
          <w:rFonts w:ascii="Times New Roman" w:hAnsi="Times New Roman" w:cs="Times New Roman"/>
          <w:sz w:val="24"/>
        </w:rPr>
        <w:t xml:space="preserve"> in bo predstavljala hrbtenico osnovnega procesnega toka</w:t>
      </w:r>
      <w:r w:rsidR="00BB7140">
        <w:rPr>
          <w:rFonts w:ascii="Times New Roman" w:hAnsi="Times New Roman" w:cs="Times New Roman"/>
          <w:sz w:val="24"/>
        </w:rPr>
        <w:t xml:space="preserve"> razvoja video iger</w:t>
      </w:r>
      <w:r w:rsidR="00B6397F">
        <w:rPr>
          <w:rFonts w:ascii="Times New Roman" w:hAnsi="Times New Roman" w:cs="Times New Roman"/>
          <w:sz w:val="24"/>
        </w:rPr>
        <w:t xml:space="preserve">, </w:t>
      </w:r>
      <w:r w:rsidR="0046552A">
        <w:rPr>
          <w:rFonts w:ascii="Times New Roman" w:hAnsi="Times New Roman" w:cs="Times New Roman"/>
          <w:sz w:val="24"/>
        </w:rPr>
        <w:t xml:space="preserve">AM in MDE pa bosta služili kot orodja za podporo iterativnim, inkrementalnim in </w:t>
      </w:r>
      <w:r w:rsidR="003D31DE">
        <w:rPr>
          <w:rFonts w:ascii="Times New Roman" w:hAnsi="Times New Roman" w:cs="Times New Roman"/>
          <w:sz w:val="24"/>
        </w:rPr>
        <w:t>o</w:t>
      </w:r>
      <w:r w:rsidR="00186694">
        <w:rPr>
          <w:rFonts w:ascii="Times New Roman" w:hAnsi="Times New Roman" w:cs="Times New Roman"/>
          <w:sz w:val="24"/>
        </w:rPr>
        <w:t>stalim konceptom agilnih praks.</w:t>
      </w:r>
    </w:p>
    <w:p w:rsidR="00F17335" w:rsidRDefault="00F17335" w:rsidP="00F17335">
      <w:pPr>
        <w:jc w:val="center"/>
        <w:rPr>
          <w:noProof/>
          <w:lang w:eastAsia="sl-SI"/>
        </w:rPr>
      </w:pPr>
      <w:r>
        <w:rPr>
          <w:rFonts w:ascii="Times New Roman" w:hAnsi="Times New Roman" w:cs="Times New Roman"/>
          <w:sz w:val="20"/>
        </w:rPr>
        <w:br/>
      </w:r>
      <w:r w:rsidRPr="002F1BAC">
        <w:rPr>
          <w:rFonts w:ascii="Times New Roman" w:hAnsi="Times New Roman" w:cs="Times New Roman"/>
          <w:sz w:val="20"/>
        </w:rPr>
        <w:t>Slika</w:t>
      </w:r>
      <w:r>
        <w:rPr>
          <w:rFonts w:ascii="Times New Roman" w:hAnsi="Times New Roman" w:cs="Times New Roman"/>
          <w:sz w:val="20"/>
        </w:rPr>
        <w:t xml:space="preserve"> 6.6</w:t>
      </w:r>
      <w:r w:rsidR="005B6D47">
        <w:rPr>
          <w:rFonts w:ascii="Times New Roman" w:hAnsi="Times New Roman" w:cs="Times New Roman"/>
          <w:sz w:val="20"/>
        </w:rPr>
        <w:t xml:space="preserve"> izboljšan</w:t>
      </w:r>
      <w:r w:rsidRPr="002F1BAC">
        <w:rPr>
          <w:rFonts w:ascii="Times New Roman" w:hAnsi="Times New Roman" w:cs="Times New Roman"/>
          <w:sz w:val="20"/>
        </w:rPr>
        <w:t xml:space="preserve"> temeljni proces </w:t>
      </w:r>
      <w:r>
        <w:rPr>
          <w:rFonts w:ascii="Times New Roman" w:hAnsi="Times New Roman" w:cs="Times New Roman"/>
          <w:sz w:val="20"/>
        </w:rPr>
        <w:t>meta-</w:t>
      </w:r>
      <w:r w:rsidRPr="002F1BAC">
        <w:rPr>
          <w:rFonts w:ascii="Times New Roman" w:hAnsi="Times New Roman" w:cs="Times New Roman"/>
          <w:sz w:val="20"/>
        </w:rPr>
        <w:t>metode</w:t>
      </w:r>
      <w:r>
        <w:rPr>
          <w:rFonts w:ascii="Times New Roman" w:hAnsi="Times New Roman" w:cs="Times New Roman"/>
          <w:sz w:val="20"/>
        </w:rPr>
        <w:t xml:space="preserve"> za izgradnjo metode inženiringa programske opreme</w:t>
      </w:r>
    </w:p>
    <w:p w:rsidR="00CA2082" w:rsidRDefault="006A5C28" w:rsidP="00F17335">
      <w:pPr>
        <w:contextualSpacing/>
        <w:jc w:val="center"/>
        <w:rPr>
          <w:rFonts w:ascii="Times New Roman" w:hAnsi="Times New Roman" w:cs="Times New Roman"/>
          <w:sz w:val="24"/>
        </w:rPr>
      </w:pPr>
      <w:r w:rsidRPr="006A5C28">
        <w:rPr>
          <w:rFonts w:ascii="Times New Roman" w:hAnsi="Times New Roman" w:cs="Times New Roman"/>
          <w:noProof/>
          <w:sz w:val="24"/>
          <w:lang w:eastAsia="sl-SI"/>
        </w:rPr>
        <w:drawing>
          <wp:inline distT="0" distB="0" distL="0" distR="0" wp14:anchorId="4980D553" wp14:editId="533B5482">
            <wp:extent cx="3726873" cy="2596053"/>
            <wp:effectExtent l="0" t="0" r="6985" b="0"/>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731572" cy="2599326"/>
                    </a:xfrm>
                    <a:prstGeom prst="rect">
                      <a:avLst/>
                    </a:prstGeom>
                  </pic:spPr>
                </pic:pic>
              </a:graphicData>
            </a:graphic>
          </wp:inline>
        </w:drawing>
      </w:r>
    </w:p>
    <w:p w:rsidR="008F3833" w:rsidRPr="00882CF5" w:rsidRDefault="00F17335" w:rsidP="00882CF5">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009A33A4">
        <w:rPr>
          <w:rFonts w:ascii="Times New Roman" w:hAnsi="Times New Roman" w:cs="Times New Roman"/>
          <w:sz w:val="20"/>
          <w:szCs w:val="20"/>
        </w:rPr>
        <w:instrText xml:space="preserve"> ADDIN ZOTERO_ITEM CSL_CITATION {"citationID":"hiO1N7iH","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D3FE8"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4564A9" w:rsidRPr="00F71E12" w:rsidRDefault="004564A9" w:rsidP="0065781E">
      <w:pPr>
        <w:contextualSpacing/>
        <w:jc w:val="both"/>
        <w:rPr>
          <w:rFonts w:ascii="Times New Roman" w:hAnsi="Times New Roman" w:cs="Times New Roman"/>
          <w:sz w:val="24"/>
          <w:szCs w:val="20"/>
        </w:rPr>
      </w:pPr>
    </w:p>
    <w:p w:rsidR="00CE1782"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536318">
        <w:rPr>
          <w:rFonts w:ascii="Times New Roman" w:hAnsi="Times New Roman" w:cs="Times New Roman"/>
          <w:sz w:val="24"/>
          <w:szCs w:val="20"/>
        </w:rPr>
        <w:t>.</w:t>
      </w:r>
      <w:r w:rsidR="007D1146">
        <w:rPr>
          <w:rFonts w:ascii="Times New Roman" w:hAnsi="Times New Roman" w:cs="Times New Roman"/>
          <w:sz w:val="24"/>
          <w:szCs w:val="20"/>
        </w:rPr>
        <w:t xml:space="preserve"> Našo domeno predstavlja razvoj video iger, ki je hkrati prvi korak v procesu izgradnje MIPO po MetaME.</w:t>
      </w:r>
    </w:p>
    <w:p w:rsidR="00F26DB2" w:rsidRDefault="00F26DB2" w:rsidP="00EA2CBC">
      <w:pPr>
        <w:contextualSpacing/>
        <w:jc w:val="both"/>
        <w:rPr>
          <w:rFonts w:ascii="Times New Roman" w:hAnsi="Times New Roman" w:cs="Times New Roman"/>
          <w:sz w:val="24"/>
          <w:szCs w:val="20"/>
        </w:rPr>
      </w:pPr>
    </w:p>
    <w:p w:rsidR="00BE49B1" w:rsidRDefault="00F26DB2" w:rsidP="00EA2CBC">
      <w:pPr>
        <w:contextualSpacing/>
        <w:jc w:val="both"/>
        <w:rPr>
          <w:rFonts w:ascii="Times New Roman" w:hAnsi="Times New Roman" w:cs="Times New Roman"/>
          <w:sz w:val="24"/>
          <w:szCs w:val="20"/>
        </w:rPr>
      </w:pPr>
      <w:r>
        <w:rPr>
          <w:rFonts w:ascii="Times New Roman" w:hAnsi="Times New Roman" w:cs="Times New Roman"/>
          <w:sz w:val="24"/>
          <w:szCs w:val="20"/>
        </w:rPr>
        <w:t>7.1</w:t>
      </w:r>
      <w:r w:rsidR="00D93FA4">
        <w:rPr>
          <w:rFonts w:ascii="Times New Roman" w:hAnsi="Times New Roman" w:cs="Times New Roman"/>
          <w:sz w:val="24"/>
          <w:szCs w:val="20"/>
        </w:rPr>
        <w:t xml:space="preserve"> DEFINIRANJE DOME</w:t>
      </w:r>
      <w:r w:rsidR="00BE49B1">
        <w:rPr>
          <w:rFonts w:ascii="Times New Roman" w:hAnsi="Times New Roman" w:cs="Times New Roman"/>
          <w:sz w:val="24"/>
          <w:szCs w:val="20"/>
        </w:rPr>
        <w:t>NE</w:t>
      </w:r>
      <w:r w:rsidR="00CC3D52">
        <w:rPr>
          <w:rFonts w:ascii="Times New Roman" w:hAnsi="Times New Roman" w:cs="Times New Roman"/>
          <w:sz w:val="24"/>
          <w:szCs w:val="20"/>
        </w:rPr>
        <w:t xml:space="preserve"> IN DISCIPLIN</w:t>
      </w:r>
    </w:p>
    <w:p w:rsidR="00892D0A" w:rsidRDefault="00A45A97" w:rsidP="00EA2CBC">
      <w:pPr>
        <w:contextualSpacing/>
        <w:jc w:val="both"/>
        <w:rPr>
          <w:rFonts w:ascii="Times New Roman" w:hAnsi="Times New Roman" w:cs="Times New Roman"/>
          <w:sz w:val="24"/>
          <w:szCs w:val="20"/>
        </w:rPr>
      </w:pPr>
      <w:r>
        <w:rPr>
          <w:rFonts w:ascii="Times New Roman" w:hAnsi="Times New Roman" w:cs="Times New Roman"/>
          <w:sz w:val="24"/>
          <w:szCs w:val="20"/>
        </w:rPr>
        <w:t>Domeno</w:t>
      </w:r>
      <w:r w:rsidR="00123DCA">
        <w:rPr>
          <w:rFonts w:ascii="Times New Roman" w:hAnsi="Times New Roman" w:cs="Times New Roman"/>
          <w:sz w:val="24"/>
          <w:szCs w:val="20"/>
        </w:rPr>
        <w:t xml:space="preserve"> predstavlja razvoj v</w:t>
      </w:r>
      <w:r w:rsidR="00644D04">
        <w:rPr>
          <w:rFonts w:ascii="Times New Roman" w:hAnsi="Times New Roman" w:cs="Times New Roman"/>
          <w:sz w:val="24"/>
          <w:szCs w:val="20"/>
        </w:rPr>
        <w:t>ideo iger katere discipline so povezane z vlogami in odgov</w:t>
      </w:r>
      <w:r w:rsidR="00540E67">
        <w:rPr>
          <w:rFonts w:ascii="Times New Roman" w:hAnsi="Times New Roman" w:cs="Times New Roman"/>
          <w:sz w:val="24"/>
          <w:szCs w:val="20"/>
        </w:rPr>
        <w:t xml:space="preserve">ornostmi. </w:t>
      </w:r>
      <w:r w:rsidR="00892D0A">
        <w:rPr>
          <w:rFonts w:ascii="Times New Roman" w:hAnsi="Times New Roman" w:cs="Times New Roman"/>
          <w:sz w:val="24"/>
          <w:szCs w:val="20"/>
        </w:rPr>
        <w:t>Discipline so lahko predstavljene tudi</w:t>
      </w:r>
      <w:r w:rsidR="006D0A82">
        <w:rPr>
          <w:rFonts w:ascii="Times New Roman" w:hAnsi="Times New Roman" w:cs="Times New Roman"/>
          <w:sz w:val="24"/>
          <w:szCs w:val="20"/>
        </w:rPr>
        <w:t xml:space="preserve"> z</w:t>
      </w:r>
      <w:r w:rsidR="00892D0A">
        <w:rPr>
          <w:rFonts w:ascii="Times New Roman" w:hAnsi="Times New Roman" w:cs="Times New Roman"/>
          <w:sz w:val="24"/>
          <w:szCs w:val="20"/>
        </w:rPr>
        <w:t xml:space="preserve"> različnimi nivoji abstrakcije, ki lahko predstavljajo korake ali faze procesa (zahteve, analiza, razvoj, itd.)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892D0A">
        <w:rPr>
          <w:rFonts w:ascii="Times New Roman" w:hAnsi="Times New Roman" w:cs="Times New Roman"/>
          <w:sz w:val="24"/>
          <w:szCs w:val="20"/>
        </w:rPr>
        <w:fldChar w:fldCharType="separate"/>
      </w:r>
      <w:r w:rsidR="00892D0A" w:rsidRPr="00927C8D">
        <w:rPr>
          <w:rFonts w:ascii="Times New Roman" w:hAnsi="Times New Roman" w:cs="Times New Roman"/>
          <w:sz w:val="24"/>
          <w:szCs w:val="24"/>
        </w:rPr>
        <w:t>(Engels in Sauer 2010, 429–30)</w:t>
      </w:r>
      <w:r w:rsidR="00892D0A">
        <w:rPr>
          <w:rFonts w:ascii="Times New Roman" w:hAnsi="Times New Roman" w:cs="Times New Roman"/>
          <w:sz w:val="24"/>
          <w:szCs w:val="20"/>
        </w:rPr>
        <w:fldChar w:fldCharType="end"/>
      </w:r>
      <w:r w:rsidR="00892D0A">
        <w:rPr>
          <w:rFonts w:ascii="Times New Roman" w:hAnsi="Times New Roman" w:cs="Times New Roman"/>
          <w:sz w:val="24"/>
          <w:szCs w:val="20"/>
        </w:rPr>
        <w:t xml:space="preserve">. Osnovne faze pri razvoju programske opreme predstavljajo analiza, načrtovanje, kodiranje in testiranje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FmujVAmT","properties":{"formattedCitation":"(Ramadan in Widyani 2013, 95)","plainCitation":"(Ramadan in Widyani 2013,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892D0A">
        <w:rPr>
          <w:rFonts w:ascii="Times New Roman" w:hAnsi="Times New Roman" w:cs="Times New Roman"/>
          <w:sz w:val="24"/>
          <w:szCs w:val="20"/>
        </w:rPr>
        <w:fldChar w:fldCharType="separate"/>
      </w:r>
      <w:r w:rsidR="00892D0A" w:rsidRPr="001E3304">
        <w:rPr>
          <w:rFonts w:ascii="Times New Roman" w:hAnsi="Times New Roman" w:cs="Times New Roman"/>
          <w:sz w:val="24"/>
        </w:rPr>
        <w:t>(Ramadan in Widyani 2013, 95)</w:t>
      </w:r>
      <w:r w:rsidR="00892D0A">
        <w:rPr>
          <w:rFonts w:ascii="Times New Roman" w:hAnsi="Times New Roman" w:cs="Times New Roman"/>
          <w:sz w:val="24"/>
          <w:szCs w:val="20"/>
        </w:rPr>
        <w:fldChar w:fldCharType="end"/>
      </w:r>
      <w:r w:rsidR="005C0153">
        <w:rPr>
          <w:rFonts w:ascii="Times New Roman" w:hAnsi="Times New Roman" w:cs="Times New Roman"/>
          <w:sz w:val="24"/>
          <w:szCs w:val="20"/>
        </w:rPr>
        <w:t>.</w:t>
      </w:r>
      <w:r w:rsidR="0060129F">
        <w:rPr>
          <w:rFonts w:ascii="Times New Roman" w:hAnsi="Times New Roman" w:cs="Times New Roman"/>
          <w:sz w:val="24"/>
          <w:szCs w:val="20"/>
        </w:rPr>
        <w:t xml:space="preserve"> Faze, ki jih posamezni avtorji navajajo so </w:t>
      </w:r>
      <w:r w:rsidR="00EE32E9">
        <w:rPr>
          <w:rFonts w:ascii="Times New Roman" w:hAnsi="Times New Roman" w:cs="Times New Roman"/>
          <w:sz w:val="24"/>
          <w:szCs w:val="20"/>
        </w:rPr>
        <w:t xml:space="preserve">prikazane </w:t>
      </w:r>
      <w:r w:rsidR="00853104">
        <w:rPr>
          <w:rFonts w:ascii="Times New Roman" w:hAnsi="Times New Roman" w:cs="Times New Roman"/>
          <w:sz w:val="24"/>
          <w:szCs w:val="20"/>
        </w:rPr>
        <w:t>v PRILOGA B.</w:t>
      </w:r>
      <w:r w:rsidR="00860E73">
        <w:rPr>
          <w:rFonts w:ascii="Times New Roman" w:hAnsi="Times New Roman" w:cs="Times New Roman"/>
          <w:sz w:val="24"/>
          <w:szCs w:val="20"/>
        </w:rPr>
        <w:t xml:space="preserve"> Na podlagi literature smo konsolidirali faze razvoja iger v faze, ki si kronološko sledijo: formalizacija problema, razvoj koncepta, pred produkcija, produkcija, testiranje, </w:t>
      </w:r>
      <w:r w:rsidR="00CB28E8">
        <w:rPr>
          <w:rFonts w:ascii="Times New Roman" w:hAnsi="Times New Roman" w:cs="Times New Roman"/>
          <w:sz w:val="24"/>
          <w:szCs w:val="20"/>
        </w:rPr>
        <w:t>post produkcija.</w:t>
      </w:r>
    </w:p>
    <w:p w:rsidR="008325D8" w:rsidRDefault="008325D8" w:rsidP="00EA2CBC">
      <w:pPr>
        <w:contextualSpacing/>
        <w:jc w:val="both"/>
        <w:rPr>
          <w:rFonts w:ascii="Times New Roman" w:hAnsi="Times New Roman" w:cs="Times New Roman"/>
          <w:sz w:val="24"/>
          <w:szCs w:val="20"/>
        </w:rPr>
      </w:pPr>
    </w:p>
    <w:p w:rsidR="00EE36C1" w:rsidRDefault="00EE36C1" w:rsidP="00EA2CBC">
      <w:pPr>
        <w:contextualSpacing/>
        <w:jc w:val="both"/>
        <w:rPr>
          <w:rFonts w:ascii="Times New Roman" w:hAnsi="Times New Roman" w:cs="Times New Roman"/>
          <w:sz w:val="24"/>
          <w:szCs w:val="20"/>
        </w:rPr>
      </w:pPr>
      <w:r>
        <w:rPr>
          <w:rFonts w:ascii="Times New Roman" w:hAnsi="Times New Roman" w:cs="Times New Roman"/>
          <w:sz w:val="24"/>
          <w:szCs w:val="20"/>
        </w:rPr>
        <w:t>7.1.1 FORMALIZACIJA PROBLEMA</w:t>
      </w:r>
    </w:p>
    <w:p w:rsidR="00EE36C1" w:rsidRDefault="00EE36C1" w:rsidP="00EA2CBC">
      <w:pPr>
        <w:contextualSpacing/>
        <w:jc w:val="both"/>
        <w:rPr>
          <w:rFonts w:ascii="Times New Roman" w:hAnsi="Times New Roman" w:cs="Times New Roman"/>
          <w:sz w:val="24"/>
          <w:szCs w:val="20"/>
        </w:rPr>
      </w:pPr>
      <w:r>
        <w:rPr>
          <w:rFonts w:ascii="Times New Roman" w:hAnsi="Times New Roman" w:cs="Times New Roman"/>
          <w:sz w:val="24"/>
          <w:szCs w:val="20"/>
        </w:rPr>
        <w:t xml:space="preserve">Za potrebe resnih iger definirata formulacijo problema kot prvo fazo. Ta faza definira probleme različnih domen in načine reševanja, ki privedejo do efektivnega učenja na podlagi iger. V tej fazi se kreira dokument specifikacije učnega problem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IxzukHX3","properties":{"formattedCitation":"(Aslan in Balci 2015, 310)","plainCitation":"(Aslan in Balci 2015,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Pr>
          <w:rFonts w:ascii="Times New Roman" w:hAnsi="Times New Roman" w:cs="Times New Roman"/>
          <w:sz w:val="24"/>
          <w:szCs w:val="20"/>
        </w:rPr>
        <w:fldChar w:fldCharType="separate"/>
      </w:r>
      <w:r w:rsidRPr="00085312">
        <w:rPr>
          <w:rFonts w:ascii="Times New Roman" w:hAnsi="Times New Roman" w:cs="Times New Roman"/>
          <w:sz w:val="24"/>
        </w:rPr>
        <w:t>(Aslan in Balci 2015, 310)</w:t>
      </w:r>
      <w:r>
        <w:rPr>
          <w:rFonts w:ascii="Times New Roman" w:hAnsi="Times New Roman" w:cs="Times New Roman"/>
          <w:sz w:val="24"/>
          <w:szCs w:val="20"/>
        </w:rPr>
        <w:fldChar w:fldCharType="end"/>
      </w:r>
      <w:r>
        <w:rPr>
          <w:rFonts w:ascii="Times New Roman" w:hAnsi="Times New Roman" w:cs="Times New Roman"/>
          <w:sz w:val="24"/>
          <w:szCs w:val="20"/>
        </w:rPr>
        <w:t>.</w:t>
      </w:r>
    </w:p>
    <w:p w:rsidR="00463A17" w:rsidRDefault="00463A17" w:rsidP="00EA2CBC">
      <w:pPr>
        <w:contextualSpacing/>
        <w:jc w:val="both"/>
        <w:rPr>
          <w:rFonts w:ascii="Times New Roman" w:hAnsi="Times New Roman" w:cs="Times New Roman"/>
          <w:sz w:val="24"/>
          <w:szCs w:val="20"/>
        </w:rPr>
      </w:pPr>
    </w:p>
    <w:p w:rsidR="008325D8" w:rsidRDefault="00ED4066" w:rsidP="00EA2CBC">
      <w:pPr>
        <w:contextualSpacing/>
        <w:jc w:val="both"/>
        <w:rPr>
          <w:rFonts w:ascii="Times New Roman" w:hAnsi="Times New Roman" w:cs="Times New Roman"/>
          <w:sz w:val="24"/>
          <w:szCs w:val="20"/>
        </w:rPr>
      </w:pPr>
      <w:r>
        <w:rPr>
          <w:rFonts w:ascii="Times New Roman" w:hAnsi="Times New Roman" w:cs="Times New Roman"/>
          <w:sz w:val="24"/>
          <w:szCs w:val="20"/>
        </w:rPr>
        <w:t>7.1.2</w:t>
      </w:r>
      <w:r w:rsidR="008325D8">
        <w:rPr>
          <w:rFonts w:ascii="Times New Roman" w:hAnsi="Times New Roman" w:cs="Times New Roman"/>
          <w:sz w:val="24"/>
          <w:szCs w:val="20"/>
        </w:rPr>
        <w:t xml:space="preserve"> RAZVOJ KONCEPTA</w:t>
      </w:r>
    </w:p>
    <w:p w:rsidR="008325D8" w:rsidRDefault="00772AC8" w:rsidP="00EA2CBC">
      <w:pPr>
        <w:contextualSpacing/>
        <w:jc w:val="both"/>
        <w:rPr>
          <w:rFonts w:ascii="Times New Roman" w:hAnsi="Times New Roman" w:cs="Times New Roman"/>
          <w:sz w:val="24"/>
          <w:szCs w:val="20"/>
        </w:rPr>
      </w:pPr>
      <w:r>
        <w:rPr>
          <w:rFonts w:ascii="Times New Roman" w:hAnsi="Times New Roman" w:cs="Times New Roman"/>
          <w:sz w:val="24"/>
          <w:szCs w:val="20"/>
        </w:rPr>
        <w:t>Bates (2004) in Novak (2012) označujeta razvoj koncepta za prvo fazo.</w:t>
      </w:r>
      <w:r w:rsidR="0061021D">
        <w:rPr>
          <w:rFonts w:ascii="Times New Roman" w:hAnsi="Times New Roman" w:cs="Times New Roman"/>
          <w:sz w:val="24"/>
          <w:szCs w:val="20"/>
        </w:rPr>
        <w:t xml:space="preserve"> </w:t>
      </w:r>
      <w:r w:rsidR="00ED0ACD">
        <w:rPr>
          <w:rFonts w:ascii="Times New Roman" w:hAnsi="Times New Roman" w:cs="Times New Roman"/>
          <w:sz w:val="24"/>
          <w:szCs w:val="20"/>
        </w:rPr>
        <w:t>Widyani (2013) jo imenuje iniciacija.</w:t>
      </w:r>
      <w:r w:rsidR="00564C8E">
        <w:rPr>
          <w:rFonts w:ascii="Times New Roman" w:hAnsi="Times New Roman" w:cs="Times New Roman"/>
          <w:sz w:val="24"/>
          <w:szCs w:val="20"/>
        </w:rPr>
        <w:t xml:space="preserve"> </w:t>
      </w:r>
      <w:r w:rsidR="00C8192C">
        <w:rPr>
          <w:rFonts w:ascii="Times New Roman" w:hAnsi="Times New Roman" w:cs="Times New Roman"/>
          <w:sz w:val="24"/>
          <w:szCs w:val="20"/>
        </w:rPr>
        <w:t>V tej fazi je predstavljena ideja igre v pisni obliki</w:t>
      </w:r>
      <w:r w:rsidR="008D1323">
        <w:rPr>
          <w:rFonts w:ascii="Times New Roman" w:hAnsi="Times New Roman" w:cs="Times New Roman"/>
          <w:sz w:val="24"/>
          <w:szCs w:val="20"/>
        </w:rPr>
        <w:t xml:space="preserve"> </w:t>
      </w:r>
      <w:r w:rsidR="00E324EA">
        <w:rPr>
          <w:rFonts w:ascii="Times New Roman" w:hAnsi="Times New Roman" w:cs="Times New Roman"/>
          <w:sz w:val="24"/>
          <w:szCs w:val="20"/>
        </w:rPr>
        <w:fldChar w:fldCharType="begin"/>
      </w:r>
      <w:r w:rsidR="00E324EA">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E324EA">
        <w:rPr>
          <w:rFonts w:ascii="Times New Roman" w:hAnsi="Times New Roman" w:cs="Times New Roman"/>
          <w:sz w:val="24"/>
          <w:szCs w:val="20"/>
        </w:rPr>
        <w:fldChar w:fldCharType="separate"/>
      </w:r>
      <w:r w:rsidR="00E324EA" w:rsidRPr="00E324EA">
        <w:rPr>
          <w:rFonts w:ascii="Times New Roman" w:hAnsi="Times New Roman" w:cs="Times New Roman"/>
          <w:sz w:val="24"/>
        </w:rPr>
        <w:t>(Novak 2012, 352)</w:t>
      </w:r>
      <w:r w:rsidR="00E324EA">
        <w:rPr>
          <w:rFonts w:ascii="Times New Roman" w:hAnsi="Times New Roman" w:cs="Times New Roman"/>
          <w:sz w:val="24"/>
          <w:szCs w:val="20"/>
        </w:rPr>
        <w:fldChar w:fldCharType="end"/>
      </w:r>
      <w:r w:rsidR="009F3B53">
        <w:rPr>
          <w:rFonts w:ascii="Times New Roman" w:hAnsi="Times New Roman" w:cs="Times New Roman"/>
          <w:sz w:val="24"/>
          <w:szCs w:val="20"/>
        </w:rPr>
        <w:t>.</w:t>
      </w:r>
      <w:r w:rsidR="00602FE4">
        <w:rPr>
          <w:rFonts w:ascii="Times New Roman" w:hAnsi="Times New Roman" w:cs="Times New Roman"/>
          <w:sz w:val="24"/>
          <w:szCs w:val="20"/>
        </w:rPr>
        <w:t xml:space="preserve"> </w:t>
      </w:r>
      <w:r w:rsidR="00602FE4">
        <w:rPr>
          <w:rFonts w:ascii="Times New Roman" w:hAnsi="Times New Roman" w:cs="Times New Roman"/>
          <w:sz w:val="24"/>
          <w:szCs w:val="20"/>
        </w:rPr>
        <w:t>Faza generiranja ideje predstavlja drugo fazo Aslanu in Balci (2015</w:t>
      </w:r>
      <w:r w:rsidR="00F61AFC">
        <w:rPr>
          <w:rFonts w:ascii="Times New Roman" w:hAnsi="Times New Roman" w:cs="Times New Roman"/>
          <w:sz w:val="24"/>
          <w:szCs w:val="20"/>
        </w:rPr>
        <w:t xml:space="preserve">). </w:t>
      </w:r>
      <w:r w:rsidR="00293BDA">
        <w:rPr>
          <w:rFonts w:ascii="Times New Roman" w:hAnsi="Times New Roman" w:cs="Times New Roman"/>
          <w:sz w:val="24"/>
          <w:szCs w:val="20"/>
        </w:rPr>
        <w:t>Cilj te faze je definiranje osrednje funkcionalnosti igre, predstavitev grafičnega izgleda in zgodbe</w:t>
      </w:r>
      <w:r w:rsidR="00A92320">
        <w:rPr>
          <w:rFonts w:ascii="Times New Roman" w:hAnsi="Times New Roman" w:cs="Times New Roman"/>
          <w:sz w:val="24"/>
          <w:szCs w:val="20"/>
        </w:rPr>
        <w:t xml:space="preserve">. Dokumente, ki jih razvoj koncepta proizvede so: višji koncept, predlog igre (''pitch doc'') in koncept </w:t>
      </w:r>
      <w:r w:rsidR="00293BDA">
        <w:rPr>
          <w:rFonts w:ascii="Times New Roman" w:hAnsi="Times New Roman" w:cs="Times New Roman"/>
          <w:sz w:val="24"/>
          <w:szCs w:val="20"/>
        </w:rPr>
        <w:fldChar w:fldCharType="begin"/>
      </w:r>
      <w:r w:rsidR="00293BDA">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00293BDA">
        <w:rPr>
          <w:rFonts w:ascii="Times New Roman" w:hAnsi="Times New Roman" w:cs="Times New Roman"/>
          <w:sz w:val="24"/>
          <w:szCs w:val="20"/>
        </w:rPr>
        <w:fldChar w:fldCharType="separate"/>
      </w:r>
      <w:r w:rsidR="00293BDA" w:rsidRPr="00293BDA">
        <w:rPr>
          <w:rFonts w:ascii="Times New Roman" w:hAnsi="Times New Roman" w:cs="Times New Roman"/>
          <w:sz w:val="24"/>
        </w:rPr>
        <w:t>(Bates 2004, 203)</w:t>
      </w:r>
      <w:r w:rsidR="00293BDA">
        <w:rPr>
          <w:rFonts w:ascii="Times New Roman" w:hAnsi="Times New Roman" w:cs="Times New Roman"/>
          <w:sz w:val="24"/>
          <w:szCs w:val="20"/>
        </w:rPr>
        <w:fldChar w:fldCharType="end"/>
      </w:r>
      <w:r w:rsidR="00182FF3">
        <w:rPr>
          <w:rFonts w:ascii="Times New Roman" w:hAnsi="Times New Roman" w:cs="Times New Roman"/>
          <w:sz w:val="24"/>
          <w:szCs w:val="20"/>
        </w:rPr>
        <w:t>.</w:t>
      </w:r>
    </w:p>
    <w:p w:rsidR="00182FF3" w:rsidRDefault="00182FF3" w:rsidP="00EA2CBC">
      <w:pPr>
        <w:contextualSpacing/>
        <w:jc w:val="both"/>
        <w:rPr>
          <w:rFonts w:ascii="Times New Roman" w:hAnsi="Times New Roman" w:cs="Times New Roman"/>
          <w:sz w:val="24"/>
          <w:szCs w:val="20"/>
        </w:rPr>
      </w:pPr>
    </w:p>
    <w:p w:rsidR="00ED4066" w:rsidRDefault="00ED4066" w:rsidP="00EA2CBC">
      <w:pPr>
        <w:contextualSpacing/>
        <w:jc w:val="both"/>
        <w:rPr>
          <w:rFonts w:ascii="Times New Roman" w:hAnsi="Times New Roman" w:cs="Times New Roman"/>
          <w:sz w:val="24"/>
          <w:szCs w:val="20"/>
        </w:rPr>
      </w:pPr>
      <w:r>
        <w:rPr>
          <w:rFonts w:ascii="Times New Roman" w:hAnsi="Times New Roman" w:cs="Times New Roman"/>
          <w:sz w:val="24"/>
          <w:szCs w:val="20"/>
        </w:rPr>
        <w:t>7.1.3 PRED PRODUKCIJA</w:t>
      </w:r>
    </w:p>
    <w:p w:rsidR="00CD74E9" w:rsidRDefault="004F1903" w:rsidP="00EA2CBC">
      <w:pPr>
        <w:contextualSpacing/>
        <w:jc w:val="both"/>
        <w:rPr>
          <w:rFonts w:ascii="Times New Roman" w:hAnsi="Times New Roman" w:cs="Times New Roman"/>
          <w:sz w:val="24"/>
          <w:szCs w:val="20"/>
        </w:rPr>
      </w:pPr>
      <w:r>
        <w:rPr>
          <w:rFonts w:ascii="Times New Roman" w:hAnsi="Times New Roman" w:cs="Times New Roman"/>
          <w:sz w:val="24"/>
          <w:szCs w:val="20"/>
        </w:rPr>
        <w:t xml:space="preserve">Čeprav </w:t>
      </w:r>
      <w:r w:rsidR="00716DAF">
        <w:rPr>
          <w:rFonts w:ascii="Times New Roman" w:hAnsi="Times New Roman" w:cs="Times New Roman"/>
          <w:sz w:val="24"/>
          <w:szCs w:val="20"/>
        </w:rPr>
        <w:t>Unger in Novak (2011) označujeta pred produkcijo za prvo</w:t>
      </w:r>
      <w:r w:rsidR="0054558E">
        <w:rPr>
          <w:rFonts w:ascii="Times New Roman" w:hAnsi="Times New Roman" w:cs="Times New Roman"/>
          <w:sz w:val="24"/>
          <w:szCs w:val="20"/>
        </w:rPr>
        <w:t xml:space="preserve"> fazo</w:t>
      </w:r>
      <w:r>
        <w:rPr>
          <w:rFonts w:ascii="Times New Roman" w:hAnsi="Times New Roman" w:cs="Times New Roman"/>
          <w:sz w:val="24"/>
          <w:szCs w:val="20"/>
        </w:rPr>
        <w:t xml:space="preserve"> pa navajata, da se začn</w:t>
      </w:r>
      <w:r w:rsidR="003D1962">
        <w:rPr>
          <w:rFonts w:ascii="Times New Roman" w:hAnsi="Times New Roman" w:cs="Times New Roman"/>
          <w:sz w:val="24"/>
          <w:szCs w:val="20"/>
        </w:rPr>
        <w:t>e</w:t>
      </w:r>
      <w:r w:rsidR="00251464">
        <w:rPr>
          <w:rFonts w:ascii="Times New Roman" w:hAnsi="Times New Roman" w:cs="Times New Roman"/>
          <w:sz w:val="24"/>
          <w:szCs w:val="20"/>
        </w:rPr>
        <w:t xml:space="preserve"> po uspešno sprejetem konce</w:t>
      </w:r>
      <w:r w:rsidR="004E0644">
        <w:rPr>
          <w:rFonts w:ascii="Times New Roman" w:hAnsi="Times New Roman" w:cs="Times New Roman"/>
          <w:sz w:val="24"/>
          <w:szCs w:val="20"/>
        </w:rPr>
        <w:t>ptu.</w:t>
      </w:r>
      <w:r w:rsidR="00B82310">
        <w:rPr>
          <w:rFonts w:ascii="Times New Roman" w:hAnsi="Times New Roman" w:cs="Times New Roman"/>
          <w:sz w:val="24"/>
          <w:szCs w:val="20"/>
        </w:rPr>
        <w:t xml:space="preserve"> </w:t>
      </w:r>
      <w:r w:rsidR="00961CFD">
        <w:rPr>
          <w:rFonts w:ascii="Times New Roman" w:hAnsi="Times New Roman" w:cs="Times New Roman"/>
          <w:sz w:val="24"/>
          <w:szCs w:val="20"/>
        </w:rPr>
        <w:t>Pred produkcija je</w:t>
      </w:r>
      <w:r w:rsidR="00CD74E9">
        <w:rPr>
          <w:rFonts w:ascii="Times New Roman" w:hAnsi="Times New Roman" w:cs="Times New Roman"/>
          <w:sz w:val="24"/>
          <w:szCs w:val="20"/>
        </w:rPr>
        <w:t xml:space="preserve"> faza v kateri se sprejme odločitev kakšna bo igra in kako bo izdelana </w:t>
      </w:r>
      <w:r w:rsidR="00CD74E9">
        <w:rPr>
          <w:rFonts w:ascii="Times New Roman" w:hAnsi="Times New Roman" w:cs="Times New Roman"/>
          <w:sz w:val="24"/>
          <w:szCs w:val="20"/>
        </w:rPr>
        <w:fldChar w:fldCharType="begin"/>
      </w:r>
      <w:r w:rsidR="00CD74E9">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CD74E9">
        <w:rPr>
          <w:rFonts w:ascii="Times New Roman" w:hAnsi="Times New Roman" w:cs="Times New Roman"/>
          <w:sz w:val="24"/>
          <w:szCs w:val="20"/>
        </w:rPr>
        <w:fldChar w:fldCharType="separate"/>
      </w:r>
      <w:r w:rsidR="00CD74E9" w:rsidRPr="00716DAF">
        <w:rPr>
          <w:rFonts w:ascii="Times New Roman" w:hAnsi="Times New Roman" w:cs="Times New Roman"/>
          <w:sz w:val="24"/>
        </w:rPr>
        <w:t>(Unger in Novak 2011, 176)</w:t>
      </w:r>
      <w:r w:rsidR="00CD74E9">
        <w:rPr>
          <w:rFonts w:ascii="Times New Roman" w:hAnsi="Times New Roman" w:cs="Times New Roman"/>
          <w:sz w:val="24"/>
          <w:szCs w:val="20"/>
        </w:rPr>
        <w:fldChar w:fldCharType="end"/>
      </w:r>
      <w:r w:rsidR="008B2988">
        <w:rPr>
          <w:rFonts w:ascii="Times New Roman" w:hAnsi="Times New Roman" w:cs="Times New Roman"/>
          <w:sz w:val="24"/>
          <w:szCs w:val="20"/>
        </w:rPr>
        <w:t xml:space="preserve">. Predstavlja fazo načrtovanja </w:t>
      </w:r>
      <w:r w:rsidR="00CD74E9">
        <w:rPr>
          <w:rFonts w:ascii="Times New Roman" w:hAnsi="Times New Roman" w:cs="Times New Roman"/>
          <w:sz w:val="24"/>
          <w:szCs w:val="20"/>
        </w:rPr>
        <w:fldChar w:fldCharType="begin"/>
      </w:r>
      <w:r w:rsidR="00CD74E9">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CD74E9">
        <w:rPr>
          <w:rFonts w:ascii="Times New Roman" w:hAnsi="Times New Roman" w:cs="Times New Roman"/>
          <w:sz w:val="24"/>
          <w:szCs w:val="20"/>
        </w:rPr>
        <w:fldChar w:fldCharType="separate"/>
      </w:r>
      <w:r w:rsidR="00CD74E9" w:rsidRPr="00CD74E9">
        <w:rPr>
          <w:rFonts w:ascii="Times New Roman" w:hAnsi="Times New Roman" w:cs="Times New Roman"/>
          <w:sz w:val="24"/>
        </w:rPr>
        <w:t>(Novak 2012, 353)</w:t>
      </w:r>
      <w:r w:rsidR="00CD74E9">
        <w:rPr>
          <w:rFonts w:ascii="Times New Roman" w:hAnsi="Times New Roman" w:cs="Times New Roman"/>
          <w:sz w:val="24"/>
          <w:szCs w:val="20"/>
        </w:rPr>
        <w:fldChar w:fldCharType="end"/>
      </w:r>
      <w:r w:rsidR="00CD74E9">
        <w:rPr>
          <w:rFonts w:ascii="Times New Roman" w:hAnsi="Times New Roman" w:cs="Times New Roman"/>
          <w:sz w:val="24"/>
          <w:szCs w:val="20"/>
        </w:rPr>
        <w:t>.</w:t>
      </w:r>
      <w:r w:rsidR="00BF72B9">
        <w:rPr>
          <w:rFonts w:ascii="Times New Roman" w:hAnsi="Times New Roman" w:cs="Times New Roman"/>
          <w:sz w:val="24"/>
          <w:szCs w:val="20"/>
        </w:rPr>
        <w:t xml:space="preserve"> Cilj je izdelava načrta igre, umetnikove biblije, definiranje produkcijske poti, stvaritev projektnega načrta in izdelava</w:t>
      </w:r>
      <w:r w:rsidR="002524DE">
        <w:rPr>
          <w:rFonts w:ascii="Times New Roman" w:hAnsi="Times New Roman" w:cs="Times New Roman"/>
          <w:sz w:val="24"/>
          <w:szCs w:val="20"/>
        </w:rPr>
        <w:t xml:space="preserve"> prototipa. Zadnje dejanje te faze predstavlja </w:t>
      </w:r>
      <w:r w:rsidR="00A01B32">
        <w:rPr>
          <w:rFonts w:ascii="Times New Roman" w:hAnsi="Times New Roman" w:cs="Times New Roman"/>
          <w:sz w:val="24"/>
          <w:szCs w:val="20"/>
        </w:rPr>
        <w:t xml:space="preserve">izdelava prototipa </w:t>
      </w:r>
      <w:r w:rsidR="00A01B32">
        <w:rPr>
          <w:rFonts w:ascii="Times New Roman" w:hAnsi="Times New Roman" w:cs="Times New Roman"/>
          <w:sz w:val="24"/>
          <w:szCs w:val="20"/>
        </w:rPr>
        <w:fldChar w:fldCharType="begin"/>
      </w:r>
      <w:r w:rsidR="00A01B32">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A01B32">
        <w:rPr>
          <w:rFonts w:ascii="Times New Roman" w:hAnsi="Times New Roman" w:cs="Times New Roman"/>
          <w:sz w:val="24"/>
          <w:szCs w:val="20"/>
        </w:rPr>
        <w:fldChar w:fldCharType="separate"/>
      </w:r>
      <w:r w:rsidR="00A01B32" w:rsidRPr="00A01B32">
        <w:rPr>
          <w:rFonts w:ascii="Times New Roman" w:hAnsi="Times New Roman" w:cs="Times New Roman"/>
          <w:sz w:val="24"/>
          <w:szCs w:val="24"/>
        </w:rPr>
        <w:t>(Bates 2004, 207–8)</w:t>
      </w:r>
      <w:r w:rsidR="00A01B32">
        <w:rPr>
          <w:rFonts w:ascii="Times New Roman" w:hAnsi="Times New Roman" w:cs="Times New Roman"/>
          <w:sz w:val="24"/>
          <w:szCs w:val="20"/>
        </w:rPr>
        <w:fldChar w:fldCharType="end"/>
      </w:r>
      <w:r w:rsidR="00A01B32">
        <w:rPr>
          <w:rFonts w:ascii="Times New Roman" w:hAnsi="Times New Roman" w:cs="Times New Roman"/>
          <w:sz w:val="24"/>
          <w:szCs w:val="20"/>
        </w:rPr>
        <w:t>.</w:t>
      </w:r>
    </w:p>
    <w:p w:rsidR="003D0D4F" w:rsidRDefault="003D0D4F" w:rsidP="00EA2CBC">
      <w:pPr>
        <w:contextualSpacing/>
        <w:jc w:val="both"/>
        <w:rPr>
          <w:rFonts w:ascii="Times New Roman" w:hAnsi="Times New Roman" w:cs="Times New Roman"/>
          <w:sz w:val="24"/>
          <w:szCs w:val="20"/>
        </w:rPr>
      </w:pPr>
    </w:p>
    <w:p w:rsidR="004F4F5B" w:rsidRDefault="004F4F5B" w:rsidP="00EA2CBC">
      <w:pPr>
        <w:contextualSpacing/>
        <w:jc w:val="both"/>
        <w:rPr>
          <w:rFonts w:ascii="Times New Roman" w:hAnsi="Times New Roman" w:cs="Times New Roman"/>
          <w:sz w:val="24"/>
          <w:szCs w:val="20"/>
        </w:rPr>
      </w:pPr>
      <w:r>
        <w:rPr>
          <w:rFonts w:ascii="Times New Roman" w:hAnsi="Times New Roman" w:cs="Times New Roman"/>
          <w:sz w:val="24"/>
          <w:szCs w:val="20"/>
        </w:rPr>
        <w:t>7.1.4 PRODUKCIJA</w:t>
      </w:r>
    </w:p>
    <w:p w:rsidR="004F4F5B" w:rsidRDefault="004F4F5B" w:rsidP="00EA2CBC">
      <w:pPr>
        <w:contextualSpacing/>
        <w:jc w:val="both"/>
        <w:rPr>
          <w:rFonts w:ascii="Times New Roman" w:hAnsi="Times New Roman" w:cs="Times New Roman"/>
          <w:sz w:val="24"/>
          <w:szCs w:val="20"/>
        </w:rPr>
      </w:pPr>
      <w:r>
        <w:rPr>
          <w:rFonts w:ascii="Times New Roman" w:hAnsi="Times New Roman" w:cs="Times New Roman"/>
          <w:sz w:val="24"/>
          <w:szCs w:val="20"/>
        </w:rPr>
        <w:t>Po potrditvi prototipa se lahko začne produkcija, ki predstavlja fazo razvoja</w:t>
      </w:r>
      <w:r w:rsidR="00A04C75">
        <w:rPr>
          <w:rFonts w:ascii="Times New Roman" w:hAnsi="Times New Roman" w:cs="Times New Roman"/>
          <w:sz w:val="24"/>
          <w:szCs w:val="20"/>
        </w:rPr>
        <w:t xml:space="preserve"> igre</w:t>
      </w:r>
      <w:r>
        <w:rPr>
          <w:rFonts w:ascii="Times New Roman" w:hAnsi="Times New Roman" w:cs="Times New Roman"/>
          <w:sz w:val="24"/>
          <w:szCs w:val="20"/>
        </w:rPr>
        <w:t xml:space="preserv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Pr>
          <w:rFonts w:ascii="Times New Roman" w:hAnsi="Times New Roman" w:cs="Times New Roman"/>
          <w:sz w:val="24"/>
          <w:szCs w:val="20"/>
        </w:rPr>
        <w:fldChar w:fldCharType="separate"/>
      </w:r>
      <w:r w:rsidRPr="004F4F5B">
        <w:rPr>
          <w:rFonts w:ascii="Times New Roman" w:hAnsi="Times New Roman" w:cs="Times New Roman"/>
          <w:sz w:val="24"/>
        </w:rPr>
        <w:t>(Novak 2012, 358)</w:t>
      </w:r>
      <w:r>
        <w:rPr>
          <w:rFonts w:ascii="Times New Roman" w:hAnsi="Times New Roman" w:cs="Times New Roman"/>
          <w:sz w:val="24"/>
          <w:szCs w:val="20"/>
        </w:rPr>
        <w:fldChar w:fldCharType="end"/>
      </w:r>
      <w:r w:rsidR="00572BAE">
        <w:rPr>
          <w:rFonts w:ascii="Times New Roman" w:hAnsi="Times New Roman" w:cs="Times New Roman"/>
          <w:sz w:val="24"/>
          <w:szCs w:val="20"/>
        </w:rPr>
        <w:t xml:space="preserve">. Produkcija je </w:t>
      </w:r>
      <w:r w:rsidR="00C67ED5">
        <w:rPr>
          <w:rFonts w:ascii="Times New Roman" w:hAnsi="Times New Roman" w:cs="Times New Roman"/>
          <w:sz w:val="24"/>
          <w:szCs w:val="20"/>
        </w:rPr>
        <w:t>kompleksna in časovno potratna.</w:t>
      </w:r>
      <w:r w:rsidR="00867740">
        <w:rPr>
          <w:rFonts w:ascii="Times New Roman" w:hAnsi="Times New Roman" w:cs="Times New Roman"/>
          <w:sz w:val="24"/>
          <w:szCs w:val="20"/>
        </w:rPr>
        <w:t xml:space="preserve"> Za uspešno izvajanje faze je priporočena fragmentacija opravil v manjše naloge, katerim se strogo sledi. Priporočen je tedenski pregled napredka </w:t>
      </w:r>
      <w:r w:rsidR="00867740">
        <w:rPr>
          <w:rFonts w:ascii="Times New Roman" w:hAnsi="Times New Roman" w:cs="Times New Roman"/>
          <w:sz w:val="24"/>
          <w:szCs w:val="20"/>
        </w:rPr>
        <w:fldChar w:fldCharType="begin"/>
      </w:r>
      <w:r w:rsidR="00867740">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867740">
        <w:rPr>
          <w:rFonts w:ascii="Times New Roman" w:hAnsi="Times New Roman" w:cs="Times New Roman"/>
          <w:sz w:val="24"/>
          <w:szCs w:val="20"/>
        </w:rPr>
        <w:fldChar w:fldCharType="separate"/>
      </w:r>
      <w:r w:rsidR="00867740" w:rsidRPr="00867740">
        <w:rPr>
          <w:rFonts w:ascii="Times New Roman" w:hAnsi="Times New Roman" w:cs="Times New Roman"/>
          <w:sz w:val="24"/>
        </w:rPr>
        <w:t>(Bates 2004, 212)</w:t>
      </w:r>
      <w:r w:rsidR="00867740">
        <w:rPr>
          <w:rFonts w:ascii="Times New Roman" w:hAnsi="Times New Roman" w:cs="Times New Roman"/>
          <w:sz w:val="24"/>
          <w:szCs w:val="20"/>
        </w:rPr>
        <w:fldChar w:fldCharType="end"/>
      </w:r>
      <w:r w:rsidR="00867740">
        <w:rPr>
          <w:rFonts w:ascii="Times New Roman" w:hAnsi="Times New Roman" w:cs="Times New Roman"/>
          <w:sz w:val="24"/>
          <w:szCs w:val="20"/>
        </w:rPr>
        <w:t>.</w:t>
      </w:r>
    </w:p>
    <w:p w:rsidR="008E2B76" w:rsidRDefault="0005505B" w:rsidP="00EA2CBC">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 xml:space="preserve"> </w:t>
      </w:r>
      <w:r w:rsidR="0044280A">
        <w:rPr>
          <w:rFonts w:ascii="Times New Roman" w:hAnsi="Times New Roman" w:cs="Times New Roman"/>
          <w:sz w:val="24"/>
          <w:szCs w:val="20"/>
        </w:rPr>
        <w:t>7.1.5</w:t>
      </w:r>
      <w:r w:rsidR="008E2B76">
        <w:rPr>
          <w:rFonts w:ascii="Times New Roman" w:hAnsi="Times New Roman" w:cs="Times New Roman"/>
          <w:sz w:val="24"/>
          <w:szCs w:val="20"/>
        </w:rPr>
        <w:t xml:space="preserve"> TESTIRANJE</w:t>
      </w:r>
    </w:p>
    <w:p w:rsidR="00F06E31" w:rsidRDefault="00CD22A3" w:rsidP="00F06E31">
      <w:pPr>
        <w:contextualSpacing/>
        <w:jc w:val="both"/>
        <w:rPr>
          <w:rFonts w:ascii="Times New Roman" w:hAnsi="Times New Roman" w:cs="Times New Roman"/>
          <w:sz w:val="24"/>
          <w:szCs w:val="20"/>
        </w:rPr>
      </w:pPr>
      <w:r>
        <w:rPr>
          <w:rFonts w:ascii="Times New Roman" w:hAnsi="Times New Roman" w:cs="Times New Roman"/>
          <w:sz w:val="24"/>
          <w:szCs w:val="20"/>
        </w:rPr>
        <w:t>Testiranje se deli na Alfa in Beta faze</w:t>
      </w:r>
      <w:r w:rsidR="006254D7">
        <w:rPr>
          <w:rFonts w:ascii="Times New Roman" w:hAnsi="Times New Roman" w:cs="Times New Roman"/>
          <w:sz w:val="24"/>
          <w:szCs w:val="20"/>
        </w:rPr>
        <w:t>.</w:t>
      </w:r>
      <w:r w:rsidR="007F6A04">
        <w:rPr>
          <w:rFonts w:ascii="Times New Roman" w:hAnsi="Times New Roman" w:cs="Times New Roman"/>
          <w:sz w:val="24"/>
          <w:szCs w:val="20"/>
        </w:rPr>
        <w:t xml:space="preserve"> V razvoju mobilnih iger sta fazi navadno združeni</w:t>
      </w:r>
      <w:r w:rsidR="008B4D4D">
        <w:rPr>
          <w:rFonts w:ascii="Times New Roman" w:hAnsi="Times New Roman" w:cs="Times New Roman"/>
          <w:sz w:val="24"/>
          <w:szCs w:val="20"/>
        </w:rPr>
        <w:t xml:space="preserve"> </w:t>
      </w:r>
      <w:r w:rsidR="008B4D4D">
        <w:rPr>
          <w:rFonts w:ascii="Times New Roman" w:hAnsi="Times New Roman" w:cs="Times New Roman"/>
          <w:sz w:val="24"/>
          <w:szCs w:val="20"/>
        </w:rPr>
        <w:fldChar w:fldCharType="begin"/>
      </w:r>
      <w:r w:rsidR="008B4D4D">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8B4D4D">
        <w:rPr>
          <w:rFonts w:ascii="Times New Roman" w:hAnsi="Times New Roman" w:cs="Times New Roman"/>
          <w:sz w:val="24"/>
          <w:szCs w:val="20"/>
        </w:rPr>
        <w:fldChar w:fldCharType="separate"/>
      </w:r>
      <w:r w:rsidR="008B4D4D" w:rsidRPr="008B4D4D">
        <w:rPr>
          <w:rFonts w:ascii="Times New Roman" w:hAnsi="Times New Roman" w:cs="Times New Roman"/>
          <w:sz w:val="24"/>
        </w:rPr>
        <w:t>(Unger in Novak 2011, 176)</w:t>
      </w:r>
      <w:r w:rsidR="008B4D4D">
        <w:rPr>
          <w:rFonts w:ascii="Times New Roman" w:hAnsi="Times New Roman" w:cs="Times New Roman"/>
          <w:sz w:val="24"/>
          <w:szCs w:val="20"/>
        </w:rPr>
        <w:fldChar w:fldCharType="end"/>
      </w:r>
      <w:r w:rsidR="007F6A04">
        <w:rPr>
          <w:rFonts w:ascii="Times New Roman" w:hAnsi="Times New Roman" w:cs="Times New Roman"/>
          <w:sz w:val="24"/>
          <w:szCs w:val="20"/>
        </w:rPr>
        <w:t>.</w:t>
      </w:r>
      <w:r w:rsidR="008B4D4D">
        <w:rPr>
          <w:rFonts w:ascii="Times New Roman" w:hAnsi="Times New Roman" w:cs="Times New Roman"/>
          <w:sz w:val="24"/>
          <w:szCs w:val="20"/>
        </w:rPr>
        <w:t xml:space="preserve"> </w:t>
      </w:r>
      <w:r w:rsidR="006254D7" w:rsidRPr="00720EE1">
        <w:rPr>
          <w:rFonts w:ascii="Times New Roman" w:hAnsi="Times New Roman" w:cs="Times New Roman"/>
          <w:sz w:val="24"/>
          <w:szCs w:val="20"/>
        </w:rPr>
        <w:t>Alfa</w:t>
      </w:r>
      <w:r w:rsidR="006254D7">
        <w:rPr>
          <w:rFonts w:ascii="Times New Roman" w:hAnsi="Times New Roman" w:cs="Times New Roman"/>
          <w:sz w:val="24"/>
          <w:szCs w:val="20"/>
        </w:rPr>
        <w:t xml:space="preserve"> faza predstavlja točko na kateri je mo</w:t>
      </w:r>
      <w:r w:rsidR="005530AA">
        <w:rPr>
          <w:rFonts w:ascii="Times New Roman" w:hAnsi="Times New Roman" w:cs="Times New Roman"/>
          <w:sz w:val="24"/>
          <w:szCs w:val="20"/>
        </w:rPr>
        <w:t>goče testirati celotno igranje.</w:t>
      </w:r>
      <w:r w:rsidR="008F0673">
        <w:rPr>
          <w:rFonts w:ascii="Times New Roman" w:hAnsi="Times New Roman" w:cs="Times New Roman"/>
          <w:sz w:val="24"/>
          <w:szCs w:val="20"/>
        </w:rPr>
        <w:t xml:space="preserve"> </w:t>
      </w:r>
      <w:r w:rsidR="00ED48E4">
        <w:rPr>
          <w:rFonts w:ascii="Times New Roman" w:hAnsi="Times New Roman" w:cs="Times New Roman"/>
          <w:sz w:val="24"/>
          <w:szCs w:val="20"/>
        </w:rPr>
        <w:t xml:space="preserve">Testna ekipa </w:t>
      </w:r>
      <w:r w:rsidR="008F0673">
        <w:rPr>
          <w:rFonts w:ascii="Times New Roman" w:hAnsi="Times New Roman" w:cs="Times New Roman"/>
          <w:sz w:val="24"/>
          <w:szCs w:val="20"/>
        </w:rPr>
        <w:t>v tej fazi testira vse module igre, zapiše defekte</w:t>
      </w:r>
      <w:r w:rsidR="00E23440">
        <w:rPr>
          <w:rFonts w:ascii="Times New Roman" w:hAnsi="Times New Roman" w:cs="Times New Roman"/>
          <w:sz w:val="24"/>
          <w:szCs w:val="20"/>
        </w:rPr>
        <w:t xml:space="preserve"> v bazo i</w:t>
      </w:r>
      <w:r w:rsidR="001904FA">
        <w:rPr>
          <w:rFonts w:ascii="Times New Roman" w:hAnsi="Times New Roman" w:cs="Times New Roman"/>
          <w:sz w:val="24"/>
          <w:szCs w:val="20"/>
        </w:rPr>
        <w:t>n ustvari testni načrt</w:t>
      </w:r>
      <w:r w:rsidR="009B53DD">
        <w:rPr>
          <w:rFonts w:ascii="Times New Roman" w:hAnsi="Times New Roman" w:cs="Times New Roman"/>
          <w:sz w:val="24"/>
          <w:szCs w:val="20"/>
        </w:rPr>
        <w:t>.</w:t>
      </w:r>
      <w:r w:rsidR="001D3E26">
        <w:rPr>
          <w:rFonts w:ascii="Times New Roman" w:hAnsi="Times New Roman" w:cs="Times New Roman"/>
          <w:sz w:val="24"/>
          <w:szCs w:val="20"/>
        </w:rPr>
        <w:t xml:space="preserve"> Ob končani alfa fazi morajo narejeni naslednji </w:t>
      </w:r>
      <w:r w:rsidR="009721D2">
        <w:rPr>
          <w:rFonts w:ascii="Times New Roman" w:hAnsi="Times New Roman" w:cs="Times New Roman"/>
          <w:sz w:val="24"/>
          <w:szCs w:val="20"/>
        </w:rPr>
        <w:t>elementi:</w:t>
      </w:r>
    </w:p>
    <w:p w:rsidR="008E2B76" w:rsidRDefault="005B61F9" w:rsidP="00F06E31">
      <w:pPr>
        <w:pStyle w:val="Odstavekseznama"/>
        <w:numPr>
          <w:ilvl w:val="0"/>
          <w:numId w:val="13"/>
        </w:numPr>
        <w:jc w:val="both"/>
        <w:rPr>
          <w:rFonts w:ascii="Times New Roman" w:hAnsi="Times New Roman" w:cs="Times New Roman"/>
          <w:sz w:val="24"/>
          <w:szCs w:val="20"/>
        </w:rPr>
      </w:pPr>
      <w:r w:rsidRPr="00F06E31">
        <w:rPr>
          <w:rFonts w:ascii="Times New Roman" w:hAnsi="Times New Roman" w:cs="Times New Roman"/>
          <w:sz w:val="24"/>
          <w:szCs w:val="20"/>
        </w:rPr>
        <w:t>celotno igranje</w:t>
      </w:r>
      <w:r w:rsidR="00F06E31">
        <w:rPr>
          <w:rFonts w:ascii="Times New Roman" w:hAnsi="Times New Roman" w:cs="Times New Roman"/>
          <w:sz w:val="24"/>
          <w:szCs w:val="20"/>
        </w:rPr>
        <w:t>,</w:t>
      </w:r>
    </w:p>
    <w:p w:rsidR="005B61F9" w:rsidRDefault="00F06E31" w:rsidP="00F06E31">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primarni jezikovni paket,</w:t>
      </w:r>
    </w:p>
    <w:p w:rsidR="00F06E31" w:rsidRDefault="00F06E31" w:rsidP="00F06E31">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osnovni uporabniški vmesnik z dokumentacijo,</w:t>
      </w:r>
    </w:p>
    <w:p w:rsidR="00F06E31" w:rsidRDefault="00F06E31" w:rsidP="00F06E31">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kompatibilnost z definiranimi strojnimi in programskimi konfiguracijami,</w:t>
      </w:r>
    </w:p>
    <w:p w:rsidR="00F06E31" w:rsidRDefault="00F06E31" w:rsidP="00F06E31">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minimalnih zahtev,</w:t>
      </w:r>
    </w:p>
    <w:p w:rsidR="00F06E31" w:rsidRDefault="00E41B58" w:rsidP="00F06E31">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kompatibilnosti vmesnikov (ali vsaj večino),</w:t>
      </w:r>
    </w:p>
    <w:p w:rsidR="00511E12" w:rsidRDefault="007E3E15" w:rsidP="00F06E31">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nadomestni primeri zvoka in umetnin,</w:t>
      </w:r>
    </w:p>
    <w:p w:rsidR="00E41B58" w:rsidRDefault="00511E12" w:rsidP="00F06E31">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več</w:t>
      </w:r>
      <w:r w:rsidR="005C4BA5">
        <w:rPr>
          <w:rFonts w:ascii="Times New Roman" w:hAnsi="Times New Roman" w:cs="Times New Roman"/>
          <w:sz w:val="24"/>
          <w:szCs w:val="20"/>
        </w:rPr>
        <w:t xml:space="preserve"> </w:t>
      </w:r>
      <w:r>
        <w:rPr>
          <w:rFonts w:ascii="Times New Roman" w:hAnsi="Times New Roman" w:cs="Times New Roman"/>
          <w:sz w:val="24"/>
          <w:szCs w:val="20"/>
        </w:rPr>
        <w:t>igralske funkcionalnosti (če je implementirana),</w:t>
      </w:r>
    </w:p>
    <w:p w:rsidR="00511E12" w:rsidRPr="00F06E31" w:rsidRDefault="00511E12" w:rsidP="00F06E31">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osnutek igralnega priročnika</w:t>
      </w:r>
      <w:r w:rsidR="001F1A5E">
        <w:rPr>
          <w:rFonts w:ascii="Times New Roman" w:hAnsi="Times New Roman" w:cs="Times New Roman"/>
          <w:sz w:val="24"/>
          <w:szCs w:val="20"/>
        </w:rPr>
        <w:t xml:space="preserve"> </w:t>
      </w:r>
      <w:r w:rsidR="001F1A5E">
        <w:rPr>
          <w:rFonts w:ascii="Times New Roman" w:hAnsi="Times New Roman" w:cs="Times New Roman"/>
          <w:sz w:val="24"/>
          <w:szCs w:val="20"/>
        </w:rPr>
        <w:fldChar w:fldCharType="begin"/>
      </w:r>
      <w:r w:rsidR="001F1A5E">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1F1A5E">
        <w:rPr>
          <w:rFonts w:ascii="Times New Roman" w:hAnsi="Times New Roman" w:cs="Times New Roman"/>
          <w:sz w:val="24"/>
          <w:szCs w:val="20"/>
        </w:rPr>
        <w:fldChar w:fldCharType="separate"/>
      </w:r>
      <w:r w:rsidR="001F1A5E" w:rsidRPr="001F1A5E">
        <w:rPr>
          <w:rFonts w:ascii="Times New Roman" w:hAnsi="Times New Roman" w:cs="Times New Roman"/>
          <w:sz w:val="24"/>
        </w:rPr>
        <w:t>(Novak 2012, 359)</w:t>
      </w:r>
      <w:r w:rsidR="001F1A5E">
        <w:rPr>
          <w:rFonts w:ascii="Times New Roman" w:hAnsi="Times New Roman" w:cs="Times New Roman"/>
          <w:sz w:val="24"/>
          <w:szCs w:val="20"/>
        </w:rPr>
        <w:fldChar w:fldCharType="end"/>
      </w:r>
      <w:r>
        <w:rPr>
          <w:rFonts w:ascii="Times New Roman" w:hAnsi="Times New Roman" w:cs="Times New Roman"/>
          <w:sz w:val="24"/>
          <w:szCs w:val="20"/>
        </w:rPr>
        <w:t>.</w:t>
      </w:r>
    </w:p>
    <w:p w:rsidR="004C510F" w:rsidRDefault="00970494" w:rsidP="00EA2CBC">
      <w:pPr>
        <w:contextualSpacing/>
        <w:jc w:val="both"/>
        <w:rPr>
          <w:rFonts w:ascii="Times New Roman" w:hAnsi="Times New Roman" w:cs="Times New Roman"/>
          <w:sz w:val="24"/>
          <w:szCs w:val="20"/>
        </w:rPr>
      </w:pPr>
      <w:r>
        <w:rPr>
          <w:rFonts w:ascii="Times New Roman" w:hAnsi="Times New Roman" w:cs="Times New Roman"/>
          <w:sz w:val="24"/>
          <w:szCs w:val="20"/>
        </w:rPr>
        <w:t>Beta faza je namenjena popravilu</w:t>
      </w:r>
      <w:r w:rsidR="007A7F5C">
        <w:rPr>
          <w:rFonts w:ascii="Times New Roman" w:hAnsi="Times New Roman" w:cs="Times New Roman"/>
          <w:sz w:val="24"/>
          <w:szCs w:val="20"/>
        </w:rPr>
        <w:t xml:space="preserve"> defektov in </w:t>
      </w:r>
      <w:r>
        <w:rPr>
          <w:rFonts w:ascii="Times New Roman" w:hAnsi="Times New Roman" w:cs="Times New Roman"/>
          <w:sz w:val="24"/>
          <w:szCs w:val="20"/>
        </w:rPr>
        <w:t>implementacij</w:t>
      </w:r>
      <w:r w:rsidR="00C31F0E">
        <w:rPr>
          <w:rFonts w:ascii="Times New Roman" w:hAnsi="Times New Roman" w:cs="Times New Roman"/>
          <w:sz w:val="24"/>
          <w:szCs w:val="20"/>
        </w:rPr>
        <w:t>i vseh</w:t>
      </w:r>
      <w:r>
        <w:rPr>
          <w:rFonts w:ascii="Times New Roman" w:hAnsi="Times New Roman" w:cs="Times New Roman"/>
          <w:sz w:val="24"/>
          <w:szCs w:val="20"/>
        </w:rPr>
        <w:t xml:space="preserve"> sredstev</w:t>
      </w:r>
      <w:r w:rsidR="001D11AB">
        <w:rPr>
          <w:rFonts w:ascii="Times New Roman" w:hAnsi="Times New Roman" w:cs="Times New Roman"/>
          <w:sz w:val="24"/>
          <w:szCs w:val="20"/>
        </w:rPr>
        <w:t xml:space="preserve"> (zvok, umetnine)</w:t>
      </w:r>
      <w:r>
        <w:rPr>
          <w:rFonts w:ascii="Times New Roman" w:hAnsi="Times New Roman" w:cs="Times New Roman"/>
          <w:sz w:val="24"/>
          <w:szCs w:val="20"/>
        </w:rPr>
        <w:t xml:space="preserve"> </w:t>
      </w:r>
      <w:r w:rsidR="003609CF">
        <w:rPr>
          <w:rFonts w:ascii="Times New Roman" w:hAnsi="Times New Roman" w:cs="Times New Roman"/>
          <w:sz w:val="24"/>
          <w:szCs w:val="20"/>
        </w:rPr>
        <w:t>v igro. S</w:t>
      </w:r>
      <w:r w:rsidR="001D11AB">
        <w:rPr>
          <w:rFonts w:ascii="Times New Roman" w:hAnsi="Times New Roman" w:cs="Times New Roman"/>
          <w:sz w:val="24"/>
          <w:szCs w:val="20"/>
        </w:rPr>
        <w:t xml:space="preserve"> tem se</w:t>
      </w:r>
      <w:r w:rsidR="00184813">
        <w:rPr>
          <w:rFonts w:ascii="Times New Roman" w:hAnsi="Times New Roman" w:cs="Times New Roman"/>
          <w:sz w:val="24"/>
          <w:szCs w:val="20"/>
        </w:rPr>
        <w:t xml:space="preserve"> popolnoma</w:t>
      </w:r>
      <w:bookmarkStart w:id="0" w:name="_GoBack"/>
      <w:bookmarkEnd w:id="0"/>
      <w:r w:rsidR="00C03456">
        <w:rPr>
          <w:rFonts w:ascii="Times New Roman" w:hAnsi="Times New Roman" w:cs="Times New Roman"/>
          <w:sz w:val="24"/>
          <w:szCs w:val="20"/>
        </w:rPr>
        <w:t xml:space="preserve"> </w:t>
      </w:r>
      <w:r w:rsidR="009E0741">
        <w:rPr>
          <w:rFonts w:ascii="Times New Roman" w:hAnsi="Times New Roman" w:cs="Times New Roman"/>
          <w:sz w:val="24"/>
          <w:szCs w:val="20"/>
        </w:rPr>
        <w:t>konča pr</w:t>
      </w:r>
      <w:r w:rsidR="00970B2A">
        <w:rPr>
          <w:rFonts w:ascii="Times New Roman" w:hAnsi="Times New Roman" w:cs="Times New Roman"/>
          <w:sz w:val="24"/>
          <w:szCs w:val="20"/>
        </w:rPr>
        <w:t>odukcijski proces</w:t>
      </w:r>
      <w:r w:rsidR="00C03456">
        <w:rPr>
          <w:rFonts w:ascii="Times New Roman" w:hAnsi="Times New Roman" w:cs="Times New Roman"/>
          <w:sz w:val="24"/>
          <w:szCs w:val="20"/>
        </w:rPr>
        <w:t xml:space="preserve"> </w:t>
      </w:r>
      <w:r w:rsidR="00C03456">
        <w:rPr>
          <w:rFonts w:ascii="Times New Roman" w:hAnsi="Times New Roman" w:cs="Times New Roman"/>
          <w:sz w:val="24"/>
          <w:szCs w:val="20"/>
        </w:rPr>
        <w:fldChar w:fldCharType="begin"/>
      </w:r>
      <w:r w:rsidR="00C03456">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00C03456">
        <w:rPr>
          <w:rFonts w:ascii="Times New Roman" w:hAnsi="Times New Roman" w:cs="Times New Roman"/>
          <w:sz w:val="24"/>
          <w:szCs w:val="20"/>
        </w:rPr>
        <w:fldChar w:fldCharType="separate"/>
      </w:r>
      <w:r w:rsidR="00C03456" w:rsidRPr="00C03456">
        <w:rPr>
          <w:rFonts w:ascii="Times New Roman" w:hAnsi="Times New Roman" w:cs="Times New Roman"/>
          <w:sz w:val="24"/>
        </w:rPr>
        <w:t>(Novak 2012, 360)</w:t>
      </w:r>
      <w:r w:rsidR="00C03456">
        <w:rPr>
          <w:rFonts w:ascii="Times New Roman" w:hAnsi="Times New Roman" w:cs="Times New Roman"/>
          <w:sz w:val="24"/>
          <w:szCs w:val="20"/>
        </w:rPr>
        <w:fldChar w:fldCharType="end"/>
      </w:r>
      <w:r w:rsidR="00970B2A">
        <w:rPr>
          <w:rFonts w:ascii="Times New Roman" w:hAnsi="Times New Roman" w:cs="Times New Roman"/>
          <w:sz w:val="24"/>
          <w:szCs w:val="20"/>
        </w:rPr>
        <w:t>.</w:t>
      </w:r>
      <w:r>
        <w:rPr>
          <w:rFonts w:ascii="Times New Roman" w:hAnsi="Times New Roman" w:cs="Times New Roman"/>
          <w:sz w:val="24"/>
          <w:szCs w:val="20"/>
        </w:rPr>
        <w:t xml:space="preserve"> </w:t>
      </w:r>
    </w:p>
    <w:p w:rsidR="001D11AB" w:rsidRDefault="001D11AB" w:rsidP="00EA2CBC">
      <w:pPr>
        <w:contextualSpacing/>
        <w:jc w:val="both"/>
        <w:rPr>
          <w:rFonts w:ascii="Times New Roman" w:hAnsi="Times New Roman" w:cs="Times New Roman"/>
          <w:sz w:val="24"/>
          <w:szCs w:val="20"/>
        </w:rPr>
      </w:pPr>
    </w:p>
    <w:p w:rsidR="0044280A" w:rsidRDefault="0044280A" w:rsidP="00EA2CBC">
      <w:pPr>
        <w:contextualSpacing/>
        <w:jc w:val="both"/>
        <w:rPr>
          <w:rFonts w:ascii="Times New Roman" w:hAnsi="Times New Roman" w:cs="Times New Roman"/>
          <w:sz w:val="24"/>
          <w:szCs w:val="20"/>
        </w:rPr>
      </w:pPr>
      <w:r>
        <w:rPr>
          <w:rFonts w:ascii="Times New Roman" w:hAnsi="Times New Roman" w:cs="Times New Roman"/>
          <w:sz w:val="24"/>
          <w:szCs w:val="20"/>
        </w:rPr>
        <w:t>7.1.6 POST PRODUKCIJA</w:t>
      </w:r>
    </w:p>
    <w:p w:rsidR="0044280A" w:rsidRDefault="0044280A" w:rsidP="00EA2CBC">
      <w:pPr>
        <w:contextualSpacing/>
        <w:jc w:val="both"/>
        <w:rPr>
          <w:rFonts w:ascii="Times New Roman" w:hAnsi="Times New Roman" w:cs="Times New Roman"/>
          <w:sz w:val="24"/>
          <w:szCs w:val="20"/>
        </w:rPr>
      </w:pPr>
    </w:p>
    <w:p w:rsidR="0044280A" w:rsidRDefault="0044280A" w:rsidP="00EA2CBC">
      <w:pPr>
        <w:contextualSpacing/>
        <w:jc w:val="both"/>
        <w:rPr>
          <w:rFonts w:ascii="Times New Roman" w:hAnsi="Times New Roman" w:cs="Times New Roman"/>
          <w:sz w:val="24"/>
          <w:szCs w:val="20"/>
        </w:rPr>
      </w:pPr>
    </w:p>
    <w:p w:rsidR="0044280A" w:rsidRDefault="0044280A" w:rsidP="00EA2CBC">
      <w:pPr>
        <w:contextualSpacing/>
        <w:jc w:val="both"/>
        <w:rPr>
          <w:rFonts w:ascii="Times New Roman" w:hAnsi="Times New Roman" w:cs="Times New Roman"/>
          <w:sz w:val="24"/>
          <w:szCs w:val="20"/>
        </w:rPr>
      </w:pPr>
    </w:p>
    <w:p w:rsidR="00200EAC" w:rsidRDefault="00200EAC" w:rsidP="00EA2CBC">
      <w:pPr>
        <w:contextualSpacing/>
        <w:jc w:val="both"/>
        <w:rPr>
          <w:rFonts w:ascii="Times New Roman" w:hAnsi="Times New Roman" w:cs="Times New Roman"/>
          <w:sz w:val="24"/>
          <w:szCs w:val="20"/>
        </w:rPr>
      </w:pPr>
      <w:r>
        <w:rPr>
          <w:rFonts w:ascii="Times New Roman" w:hAnsi="Times New Roman" w:cs="Times New Roman"/>
          <w:sz w:val="24"/>
          <w:szCs w:val="20"/>
        </w:rPr>
        <w:t xml:space="preserve">7.2 </w:t>
      </w:r>
      <w:r w:rsidR="00A92A26">
        <w:rPr>
          <w:rFonts w:ascii="Times New Roman" w:hAnsi="Times New Roman" w:cs="Times New Roman"/>
          <w:sz w:val="24"/>
          <w:szCs w:val="20"/>
        </w:rPr>
        <w:t>IZGRADNJA</w:t>
      </w:r>
      <w:r>
        <w:rPr>
          <w:rFonts w:ascii="Times New Roman" w:hAnsi="Times New Roman" w:cs="Times New Roman"/>
          <w:sz w:val="24"/>
          <w:szCs w:val="20"/>
        </w:rPr>
        <w:t xml:space="preserve"> DOMENSKEGA MODELA</w:t>
      </w:r>
    </w:p>
    <w:p w:rsidR="00C82112" w:rsidRDefault="00627344" w:rsidP="00EA2CBC">
      <w:pPr>
        <w:contextualSpacing/>
        <w:jc w:val="both"/>
        <w:rPr>
          <w:rFonts w:ascii="Times New Roman" w:hAnsi="Times New Roman" w:cs="Times New Roman"/>
          <w:noProof/>
          <w:sz w:val="24"/>
          <w:lang w:eastAsia="sl-SI"/>
        </w:rPr>
      </w:pPr>
      <w:r w:rsidRPr="0055657A">
        <w:rPr>
          <w:rFonts w:ascii="Times New Roman" w:hAnsi="Times New Roman" w:cs="Times New Roman"/>
          <w:noProof/>
          <w:sz w:val="24"/>
          <w:lang w:eastAsia="sl-SI"/>
        </w:rPr>
        <w:t>Slika 7.1</w:t>
      </w:r>
      <w:r w:rsidR="0098283D" w:rsidRPr="0055657A">
        <w:rPr>
          <w:rFonts w:ascii="Times New Roman" w:hAnsi="Times New Roman" w:cs="Times New Roman"/>
          <w:noProof/>
          <w:sz w:val="24"/>
          <w:lang w:eastAsia="sl-SI"/>
        </w:rPr>
        <w:t xml:space="preserve"> prikazuje prikaz disciplin</w:t>
      </w:r>
      <w:r w:rsidR="00DD0424" w:rsidRPr="0055657A">
        <w:rPr>
          <w:rFonts w:ascii="Times New Roman" w:hAnsi="Times New Roman" w:cs="Times New Roman"/>
          <w:noProof/>
          <w:sz w:val="24"/>
          <w:lang w:eastAsia="sl-SI"/>
        </w:rPr>
        <w:t>, ki</w:t>
      </w:r>
      <w:r w:rsidR="000D5907" w:rsidRPr="0055657A">
        <w:rPr>
          <w:rFonts w:ascii="Times New Roman" w:hAnsi="Times New Roman" w:cs="Times New Roman"/>
          <w:noProof/>
          <w:sz w:val="24"/>
          <w:lang w:eastAsia="sl-SI"/>
        </w:rPr>
        <w:t xml:space="preserve"> jih navajajo različni avtorji.</w:t>
      </w:r>
      <w:r w:rsidR="00441D0A" w:rsidRPr="0055657A">
        <w:rPr>
          <w:rFonts w:ascii="Times New Roman" w:hAnsi="Times New Roman" w:cs="Times New Roman"/>
          <w:noProof/>
          <w:sz w:val="24"/>
          <w:lang w:eastAsia="sl-SI"/>
        </w:rPr>
        <w:t xml:space="preserve"> Discipline so obarvane</w:t>
      </w:r>
      <w:r w:rsidR="00870D69" w:rsidRPr="0055657A">
        <w:rPr>
          <w:rFonts w:ascii="Times New Roman" w:hAnsi="Times New Roman" w:cs="Times New Roman"/>
          <w:noProof/>
          <w:sz w:val="24"/>
          <w:lang w:eastAsia="sl-SI"/>
        </w:rPr>
        <w:t xml:space="preserve"> glede na namen. Zvok spada med kreativne vsebine, zato se obarvan enako kot kreativnost in umetnost. Prav tako je testiranje del nadzora k</w:t>
      </w:r>
      <w:r w:rsidR="00086ED2">
        <w:rPr>
          <w:rFonts w:ascii="Times New Roman" w:hAnsi="Times New Roman" w:cs="Times New Roman"/>
          <w:noProof/>
          <w:sz w:val="24"/>
          <w:lang w:eastAsia="sl-SI"/>
        </w:rPr>
        <w:t>valitete, zato je enako obarvan.</w:t>
      </w:r>
      <w:r w:rsidR="002F4809">
        <w:rPr>
          <w:rFonts w:ascii="Times New Roman" w:hAnsi="Times New Roman" w:cs="Times New Roman"/>
          <w:noProof/>
          <w:sz w:val="24"/>
          <w:lang w:eastAsia="sl-SI"/>
        </w:rPr>
        <w:t xml:space="preserve"> Na podlagi definiranja</w:t>
      </w:r>
      <w:r w:rsidR="00C214DF">
        <w:rPr>
          <w:rFonts w:ascii="Times New Roman" w:hAnsi="Times New Roman" w:cs="Times New Roman"/>
          <w:noProof/>
          <w:sz w:val="24"/>
          <w:lang w:eastAsia="sl-SI"/>
        </w:rPr>
        <w:t xml:space="preserve"> barv </w:t>
      </w:r>
      <w:r w:rsidR="003B4DB1">
        <w:rPr>
          <w:rFonts w:ascii="Times New Roman" w:hAnsi="Times New Roman" w:cs="Times New Roman"/>
          <w:noProof/>
          <w:sz w:val="24"/>
          <w:lang w:eastAsia="sl-SI"/>
        </w:rPr>
        <w:t>disciplin smo obarvali tudi tabelo (gl. PRILOGA B)</w:t>
      </w:r>
      <w:r w:rsidR="005A1230">
        <w:rPr>
          <w:rFonts w:ascii="Times New Roman" w:hAnsi="Times New Roman" w:cs="Times New Roman"/>
          <w:noProof/>
          <w:sz w:val="24"/>
          <w:lang w:eastAsia="sl-SI"/>
        </w:rPr>
        <w:t>, ki pri</w:t>
      </w:r>
      <w:r w:rsidR="0013053A">
        <w:rPr>
          <w:rFonts w:ascii="Times New Roman" w:hAnsi="Times New Roman" w:cs="Times New Roman"/>
          <w:noProof/>
          <w:sz w:val="24"/>
          <w:lang w:eastAsia="sl-SI"/>
        </w:rPr>
        <w:t>kazujejo posamezne faze razvoja.</w:t>
      </w:r>
      <w:r w:rsidR="0011062F">
        <w:rPr>
          <w:rFonts w:ascii="Times New Roman" w:hAnsi="Times New Roman" w:cs="Times New Roman"/>
          <w:noProof/>
          <w:sz w:val="24"/>
          <w:lang w:eastAsia="sl-SI"/>
        </w:rPr>
        <w:t xml:space="preserve"> Faze spadajo v posamezne discipline vendar posedujejo časovno dimenzijo, k</w:t>
      </w:r>
      <w:r w:rsidR="00936D1F">
        <w:rPr>
          <w:rFonts w:ascii="Times New Roman" w:hAnsi="Times New Roman" w:cs="Times New Roman"/>
          <w:noProof/>
          <w:sz w:val="24"/>
          <w:lang w:eastAsia="sl-SI"/>
        </w:rPr>
        <w:t>i določajo odvisnosti disciplin.</w:t>
      </w:r>
    </w:p>
    <w:p w:rsidR="0027359F" w:rsidRDefault="0027359F" w:rsidP="00EA2CBC">
      <w:pPr>
        <w:contextualSpacing/>
        <w:jc w:val="both"/>
        <w:rPr>
          <w:noProof/>
          <w:lang w:eastAsia="sl-SI"/>
        </w:rPr>
      </w:pPr>
    </w:p>
    <w:p w:rsidR="00C90E49" w:rsidRDefault="00A92F61" w:rsidP="00A92F61">
      <w:pPr>
        <w:contextualSpacing/>
        <w:jc w:val="center"/>
        <w:rPr>
          <w:rFonts w:ascii="Times New Roman" w:hAnsi="Times New Roman" w:cs="Times New Roman"/>
          <w:noProof/>
          <w:sz w:val="20"/>
          <w:szCs w:val="18"/>
          <w:lang w:eastAsia="sl-SI"/>
        </w:rPr>
      </w:pPr>
      <w:r w:rsidRPr="00A92F61">
        <w:rPr>
          <w:rFonts w:ascii="Times New Roman" w:hAnsi="Times New Roman" w:cs="Times New Roman"/>
          <w:noProof/>
          <w:sz w:val="20"/>
          <w:szCs w:val="18"/>
          <w:lang w:eastAsia="sl-SI"/>
        </w:rPr>
        <w:t>Slika 7.1 izpis disciplin po avtorjih</w:t>
      </w:r>
    </w:p>
    <w:tbl>
      <w:tblPr>
        <w:tblW w:w="9049" w:type="dxa"/>
        <w:jc w:val="center"/>
        <w:tblCellMar>
          <w:left w:w="70" w:type="dxa"/>
          <w:right w:w="70" w:type="dxa"/>
        </w:tblCellMar>
        <w:tblLook w:val="04A0" w:firstRow="1" w:lastRow="0" w:firstColumn="1" w:lastColumn="0" w:noHBand="0" w:noVBand="1"/>
      </w:tblPr>
      <w:tblGrid>
        <w:gridCol w:w="760"/>
        <w:gridCol w:w="1371"/>
        <w:gridCol w:w="1451"/>
        <w:gridCol w:w="1400"/>
        <w:gridCol w:w="1150"/>
        <w:gridCol w:w="640"/>
        <w:gridCol w:w="1190"/>
        <w:gridCol w:w="1140"/>
      </w:tblGrid>
      <w:tr w:rsidR="00270CE7" w:rsidRPr="004A1305" w:rsidTr="00270CE7">
        <w:trPr>
          <w:trHeight w:val="300"/>
          <w:jc w:val="center"/>
        </w:trPr>
        <w:tc>
          <w:tcPr>
            <w:tcW w:w="760" w:type="dxa"/>
            <w:tcBorders>
              <w:top w:val="single" w:sz="8" w:space="0" w:color="auto"/>
              <w:left w:val="single" w:sz="8" w:space="0" w:color="auto"/>
              <w:bottom w:val="single" w:sz="8" w:space="0" w:color="auto"/>
              <w:right w:val="single" w:sz="8" w:space="0" w:color="auto"/>
            </w:tcBorders>
            <w:shd w:val="clear" w:color="000000" w:fill="C4D79B"/>
            <w:vAlign w:val="center"/>
            <w:hideMark/>
          </w:tcPr>
          <w:p w:rsidR="004A1305" w:rsidRPr="004A1305" w:rsidRDefault="004A1305" w:rsidP="004A1305">
            <w:pPr>
              <w:spacing w:after="0" w:line="240" w:lineRule="auto"/>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AVTOR</w:t>
            </w:r>
          </w:p>
        </w:tc>
        <w:tc>
          <w:tcPr>
            <w:tcW w:w="1371" w:type="dxa"/>
            <w:tcBorders>
              <w:top w:val="single" w:sz="8" w:space="0" w:color="auto"/>
              <w:left w:val="nil"/>
              <w:bottom w:val="single" w:sz="8" w:space="0" w:color="auto"/>
              <w:right w:val="nil"/>
            </w:tcBorders>
            <w:shd w:val="clear" w:color="000000" w:fill="C4D79B"/>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DISCIPLINE</w:t>
            </w:r>
          </w:p>
        </w:tc>
        <w:tc>
          <w:tcPr>
            <w:tcW w:w="1451" w:type="dxa"/>
            <w:tcBorders>
              <w:top w:val="single" w:sz="8" w:space="0" w:color="auto"/>
              <w:left w:val="nil"/>
              <w:bottom w:val="single" w:sz="8" w:space="0" w:color="auto"/>
              <w:right w:val="nil"/>
            </w:tcBorders>
            <w:shd w:val="clear" w:color="000000" w:fill="C4D79B"/>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c>
          <w:tcPr>
            <w:tcW w:w="1400" w:type="dxa"/>
            <w:tcBorders>
              <w:top w:val="single" w:sz="8" w:space="0" w:color="auto"/>
              <w:left w:val="nil"/>
              <w:bottom w:val="single" w:sz="8" w:space="0" w:color="auto"/>
              <w:right w:val="nil"/>
            </w:tcBorders>
            <w:shd w:val="clear" w:color="000000" w:fill="C4D79B"/>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c>
          <w:tcPr>
            <w:tcW w:w="1150" w:type="dxa"/>
            <w:tcBorders>
              <w:top w:val="single" w:sz="8" w:space="0" w:color="auto"/>
              <w:left w:val="nil"/>
              <w:bottom w:val="single" w:sz="8" w:space="0" w:color="auto"/>
              <w:right w:val="nil"/>
            </w:tcBorders>
            <w:shd w:val="clear" w:color="000000" w:fill="C4D79B"/>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c>
          <w:tcPr>
            <w:tcW w:w="640" w:type="dxa"/>
            <w:tcBorders>
              <w:top w:val="single" w:sz="8" w:space="0" w:color="auto"/>
              <w:left w:val="nil"/>
              <w:bottom w:val="single" w:sz="8" w:space="0" w:color="auto"/>
              <w:right w:val="nil"/>
            </w:tcBorders>
            <w:shd w:val="clear" w:color="000000" w:fill="C4D79B"/>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c>
          <w:tcPr>
            <w:tcW w:w="1190" w:type="dxa"/>
            <w:tcBorders>
              <w:top w:val="single" w:sz="8" w:space="0" w:color="auto"/>
              <w:left w:val="nil"/>
              <w:bottom w:val="single" w:sz="8" w:space="0" w:color="auto"/>
              <w:right w:val="nil"/>
            </w:tcBorders>
            <w:shd w:val="clear" w:color="000000" w:fill="C4D79B"/>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c>
          <w:tcPr>
            <w:tcW w:w="1087" w:type="dxa"/>
            <w:tcBorders>
              <w:top w:val="single" w:sz="8" w:space="0" w:color="auto"/>
              <w:left w:val="nil"/>
              <w:bottom w:val="single" w:sz="8" w:space="0" w:color="auto"/>
              <w:right w:val="single" w:sz="8" w:space="0" w:color="auto"/>
            </w:tcBorders>
            <w:shd w:val="clear" w:color="000000" w:fill="C4D79B"/>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r>
      <w:tr w:rsidR="00270CE7" w:rsidRPr="004A1305" w:rsidTr="00275D20">
        <w:trPr>
          <w:trHeight w:val="492"/>
          <w:jc w:val="center"/>
        </w:trPr>
        <w:tc>
          <w:tcPr>
            <w:tcW w:w="760" w:type="dxa"/>
            <w:tcBorders>
              <w:top w:val="nil"/>
              <w:left w:val="single" w:sz="8" w:space="0" w:color="auto"/>
              <w:bottom w:val="single" w:sz="8" w:space="0" w:color="auto"/>
              <w:right w:val="single" w:sz="8" w:space="0" w:color="auto"/>
            </w:tcBorders>
            <w:shd w:val="clear" w:color="000000" w:fill="D8E4B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Novak (2012)</w:t>
            </w:r>
          </w:p>
        </w:tc>
        <w:tc>
          <w:tcPr>
            <w:tcW w:w="1371" w:type="dxa"/>
            <w:tcBorders>
              <w:top w:val="nil"/>
              <w:left w:val="nil"/>
              <w:bottom w:val="single" w:sz="8" w:space="0" w:color="auto"/>
              <w:right w:val="single" w:sz="8" w:space="0" w:color="auto"/>
            </w:tcBorders>
            <w:shd w:val="clear" w:color="auto" w:fill="00B0F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PRODUKCIJA</w:t>
            </w:r>
          </w:p>
        </w:tc>
        <w:tc>
          <w:tcPr>
            <w:tcW w:w="1451" w:type="dxa"/>
            <w:tcBorders>
              <w:top w:val="nil"/>
              <w:left w:val="nil"/>
              <w:bottom w:val="single" w:sz="8" w:space="0" w:color="auto"/>
              <w:right w:val="single" w:sz="8" w:space="0" w:color="auto"/>
            </w:tcBorders>
            <w:shd w:val="clear" w:color="auto" w:fill="FFC00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NAČRTOVANJE</w:t>
            </w:r>
          </w:p>
        </w:tc>
        <w:tc>
          <w:tcPr>
            <w:tcW w:w="1400" w:type="dxa"/>
            <w:tcBorders>
              <w:top w:val="nil"/>
              <w:left w:val="nil"/>
              <w:bottom w:val="single" w:sz="8" w:space="0" w:color="auto"/>
              <w:right w:val="single" w:sz="8" w:space="0" w:color="auto"/>
            </w:tcBorders>
            <w:shd w:val="clear" w:color="auto" w:fill="FF33C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KREATIVNOST</w:t>
            </w:r>
          </w:p>
        </w:tc>
        <w:tc>
          <w:tcPr>
            <w:tcW w:w="1150" w:type="dxa"/>
            <w:tcBorders>
              <w:top w:val="nil"/>
              <w:left w:val="nil"/>
              <w:bottom w:val="single" w:sz="8" w:space="0" w:color="auto"/>
              <w:right w:val="single" w:sz="8" w:space="0" w:color="auto"/>
            </w:tcBorders>
            <w:shd w:val="clear" w:color="auto" w:fill="FFFF0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KODIRANJE</w:t>
            </w:r>
          </w:p>
        </w:tc>
        <w:tc>
          <w:tcPr>
            <w:tcW w:w="640" w:type="dxa"/>
            <w:tcBorders>
              <w:top w:val="nil"/>
              <w:left w:val="nil"/>
              <w:bottom w:val="single" w:sz="8" w:space="0" w:color="auto"/>
              <w:right w:val="single" w:sz="8" w:space="0" w:color="auto"/>
            </w:tcBorders>
            <w:shd w:val="clear" w:color="auto" w:fill="FF33C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ZVOK</w:t>
            </w:r>
          </w:p>
        </w:tc>
        <w:tc>
          <w:tcPr>
            <w:tcW w:w="1190" w:type="dxa"/>
            <w:tcBorders>
              <w:top w:val="nil"/>
              <w:left w:val="nil"/>
              <w:bottom w:val="single" w:sz="8" w:space="0" w:color="auto"/>
              <w:right w:val="single" w:sz="8" w:space="0" w:color="auto"/>
            </w:tcBorders>
            <w:shd w:val="clear" w:color="auto" w:fill="92D05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TESTIRANJE</w:t>
            </w:r>
          </w:p>
        </w:tc>
        <w:tc>
          <w:tcPr>
            <w:tcW w:w="1087" w:type="dxa"/>
            <w:tcBorders>
              <w:top w:val="nil"/>
              <w:left w:val="nil"/>
              <w:bottom w:val="single" w:sz="8" w:space="0" w:color="auto"/>
              <w:right w:val="single" w:sz="8" w:space="0" w:color="auto"/>
            </w:tcBorders>
            <w:shd w:val="clear" w:color="auto" w:fill="92D05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NADZOR KVALITETE</w:t>
            </w:r>
          </w:p>
        </w:tc>
      </w:tr>
      <w:tr w:rsidR="00270CE7" w:rsidRPr="004A1305" w:rsidTr="00275D20">
        <w:trPr>
          <w:trHeight w:val="492"/>
          <w:jc w:val="center"/>
        </w:trPr>
        <w:tc>
          <w:tcPr>
            <w:tcW w:w="760" w:type="dxa"/>
            <w:tcBorders>
              <w:top w:val="nil"/>
              <w:left w:val="single" w:sz="8" w:space="0" w:color="auto"/>
              <w:bottom w:val="single" w:sz="8" w:space="0" w:color="auto"/>
              <w:right w:val="single" w:sz="8" w:space="0" w:color="auto"/>
            </w:tcBorders>
            <w:shd w:val="clear" w:color="000000" w:fill="D8E4B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Unger in Novak (2011)</w:t>
            </w:r>
          </w:p>
        </w:tc>
        <w:tc>
          <w:tcPr>
            <w:tcW w:w="1371" w:type="dxa"/>
            <w:tcBorders>
              <w:top w:val="nil"/>
              <w:left w:val="nil"/>
              <w:bottom w:val="single" w:sz="8" w:space="0" w:color="auto"/>
              <w:right w:val="single" w:sz="8" w:space="0" w:color="auto"/>
            </w:tcBorders>
            <w:shd w:val="clear" w:color="auto" w:fill="00B0F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UPRAVLJANJE</w:t>
            </w:r>
          </w:p>
        </w:tc>
        <w:tc>
          <w:tcPr>
            <w:tcW w:w="1451" w:type="dxa"/>
            <w:tcBorders>
              <w:top w:val="nil"/>
              <w:left w:val="nil"/>
              <w:bottom w:val="single" w:sz="8" w:space="0" w:color="auto"/>
              <w:right w:val="single" w:sz="8" w:space="0" w:color="auto"/>
            </w:tcBorders>
            <w:shd w:val="clear" w:color="auto" w:fill="FFC00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NAČRTOVANJE</w:t>
            </w:r>
          </w:p>
        </w:tc>
        <w:tc>
          <w:tcPr>
            <w:tcW w:w="1400" w:type="dxa"/>
            <w:tcBorders>
              <w:top w:val="nil"/>
              <w:left w:val="nil"/>
              <w:bottom w:val="single" w:sz="8" w:space="0" w:color="auto"/>
              <w:right w:val="single" w:sz="8" w:space="0" w:color="auto"/>
            </w:tcBorders>
            <w:shd w:val="clear" w:color="auto" w:fill="FF33C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UMETNOST</w:t>
            </w:r>
          </w:p>
        </w:tc>
        <w:tc>
          <w:tcPr>
            <w:tcW w:w="1150" w:type="dxa"/>
            <w:tcBorders>
              <w:top w:val="nil"/>
              <w:left w:val="nil"/>
              <w:bottom w:val="single" w:sz="8" w:space="0" w:color="auto"/>
              <w:right w:val="single" w:sz="8" w:space="0" w:color="auto"/>
            </w:tcBorders>
            <w:shd w:val="clear" w:color="auto" w:fill="FFFF0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KODIRANJE</w:t>
            </w:r>
          </w:p>
        </w:tc>
        <w:tc>
          <w:tcPr>
            <w:tcW w:w="640" w:type="dxa"/>
            <w:tcBorders>
              <w:top w:val="nil"/>
              <w:left w:val="nil"/>
              <w:bottom w:val="single" w:sz="8" w:space="0" w:color="auto"/>
              <w:right w:val="single" w:sz="8" w:space="0" w:color="auto"/>
            </w:tcBorders>
            <w:shd w:val="clear" w:color="auto" w:fill="FF33C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ZVOK</w:t>
            </w:r>
          </w:p>
        </w:tc>
        <w:tc>
          <w:tcPr>
            <w:tcW w:w="1190" w:type="dxa"/>
            <w:tcBorders>
              <w:top w:val="nil"/>
              <w:left w:val="nil"/>
              <w:bottom w:val="single" w:sz="8" w:space="0" w:color="auto"/>
              <w:right w:val="single" w:sz="8" w:space="0" w:color="auto"/>
            </w:tcBorders>
            <w:shd w:val="clear" w:color="auto" w:fill="92D05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TESTIRANJE</w:t>
            </w:r>
          </w:p>
        </w:tc>
        <w:tc>
          <w:tcPr>
            <w:tcW w:w="1087" w:type="dxa"/>
            <w:tcBorders>
              <w:top w:val="nil"/>
              <w:left w:val="nil"/>
              <w:bottom w:val="single" w:sz="8" w:space="0" w:color="auto"/>
              <w:right w:val="single" w:sz="8" w:space="0" w:color="auto"/>
            </w:tcBorders>
            <w:shd w:val="clear" w:color="auto" w:fill="92D05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NADZOR KVALITETE</w:t>
            </w:r>
          </w:p>
        </w:tc>
      </w:tr>
      <w:tr w:rsidR="00270CE7" w:rsidRPr="004A1305" w:rsidTr="00275D20">
        <w:trPr>
          <w:trHeight w:val="300"/>
          <w:jc w:val="center"/>
        </w:trPr>
        <w:tc>
          <w:tcPr>
            <w:tcW w:w="760" w:type="dxa"/>
            <w:tcBorders>
              <w:top w:val="nil"/>
              <w:left w:val="single" w:sz="8" w:space="0" w:color="auto"/>
              <w:bottom w:val="single" w:sz="8" w:space="0" w:color="auto"/>
              <w:right w:val="single" w:sz="8" w:space="0" w:color="auto"/>
            </w:tcBorders>
            <w:shd w:val="clear" w:color="000000" w:fill="D8E4B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Bates (2004)</w:t>
            </w:r>
          </w:p>
        </w:tc>
        <w:tc>
          <w:tcPr>
            <w:tcW w:w="1371" w:type="dxa"/>
            <w:tcBorders>
              <w:top w:val="nil"/>
              <w:left w:val="nil"/>
              <w:bottom w:val="single" w:sz="8" w:space="0" w:color="auto"/>
              <w:right w:val="single" w:sz="8" w:space="0" w:color="auto"/>
            </w:tcBorders>
            <w:shd w:val="clear" w:color="auto" w:fill="00B0F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PRODUKCIJA</w:t>
            </w:r>
          </w:p>
        </w:tc>
        <w:tc>
          <w:tcPr>
            <w:tcW w:w="1451" w:type="dxa"/>
            <w:tcBorders>
              <w:top w:val="nil"/>
              <w:left w:val="nil"/>
              <w:bottom w:val="single" w:sz="8" w:space="0" w:color="auto"/>
              <w:right w:val="single" w:sz="8" w:space="0" w:color="auto"/>
            </w:tcBorders>
            <w:shd w:val="clear" w:color="auto" w:fill="FFC00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NAČRTOVANJE</w:t>
            </w:r>
          </w:p>
        </w:tc>
        <w:tc>
          <w:tcPr>
            <w:tcW w:w="1400" w:type="dxa"/>
            <w:tcBorders>
              <w:top w:val="nil"/>
              <w:left w:val="nil"/>
              <w:bottom w:val="single" w:sz="8" w:space="0" w:color="auto"/>
              <w:right w:val="single" w:sz="8" w:space="0" w:color="auto"/>
            </w:tcBorders>
            <w:shd w:val="clear" w:color="auto" w:fill="FF33C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UMETNIŠKO DELO</w:t>
            </w:r>
          </w:p>
        </w:tc>
        <w:tc>
          <w:tcPr>
            <w:tcW w:w="1150" w:type="dxa"/>
            <w:tcBorders>
              <w:top w:val="nil"/>
              <w:left w:val="nil"/>
              <w:bottom w:val="single" w:sz="8" w:space="0" w:color="auto"/>
              <w:right w:val="single" w:sz="8" w:space="0" w:color="auto"/>
            </w:tcBorders>
            <w:shd w:val="clear" w:color="auto" w:fill="FFFF0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KODIRANJE</w:t>
            </w:r>
          </w:p>
        </w:tc>
        <w:tc>
          <w:tcPr>
            <w:tcW w:w="640" w:type="dxa"/>
            <w:tcBorders>
              <w:top w:val="nil"/>
              <w:left w:val="nil"/>
              <w:bottom w:val="single" w:sz="8" w:space="0" w:color="auto"/>
              <w:right w:val="single" w:sz="8" w:space="0" w:color="auto"/>
            </w:tcBorders>
            <w:shd w:val="clear" w:color="auto" w:fill="auto"/>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c>
          <w:tcPr>
            <w:tcW w:w="1190" w:type="dxa"/>
            <w:tcBorders>
              <w:top w:val="nil"/>
              <w:left w:val="nil"/>
              <w:bottom w:val="single" w:sz="8" w:space="0" w:color="auto"/>
              <w:right w:val="single" w:sz="8" w:space="0" w:color="auto"/>
            </w:tcBorders>
            <w:shd w:val="clear" w:color="auto" w:fill="92D05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TESTIRANJE</w:t>
            </w:r>
          </w:p>
        </w:tc>
        <w:tc>
          <w:tcPr>
            <w:tcW w:w="1087" w:type="dxa"/>
            <w:tcBorders>
              <w:top w:val="nil"/>
              <w:left w:val="nil"/>
              <w:bottom w:val="single" w:sz="8" w:space="0" w:color="auto"/>
              <w:right w:val="single" w:sz="8" w:space="0" w:color="auto"/>
            </w:tcBorders>
            <w:shd w:val="clear" w:color="auto" w:fill="auto"/>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r>
    </w:tbl>
    <w:p w:rsidR="00627344" w:rsidRPr="00A92F61" w:rsidRDefault="00A92F61" w:rsidP="00D80F8F">
      <w:pPr>
        <w:contextualSpacing/>
        <w:jc w:val="center"/>
        <w:rPr>
          <w:rFonts w:ascii="Times New Roman" w:hAnsi="Times New Roman" w:cs="Times New Roman"/>
          <w:noProof/>
          <w:sz w:val="20"/>
          <w:szCs w:val="18"/>
          <w:lang w:eastAsia="sl-SI"/>
        </w:rPr>
      </w:pPr>
      <w:r w:rsidRPr="00A92F61">
        <w:rPr>
          <w:rFonts w:ascii="Times New Roman" w:hAnsi="Times New Roman" w:cs="Times New Roman"/>
          <w:noProof/>
          <w:sz w:val="20"/>
          <w:szCs w:val="18"/>
          <w:lang w:eastAsia="sl-SI"/>
        </w:rPr>
        <w:t>Vir: lasten</w:t>
      </w:r>
    </w:p>
    <w:p w:rsidR="00897F91" w:rsidRDefault="00897F91" w:rsidP="009725E0">
      <w:pPr>
        <w:contextualSpacing/>
        <w:jc w:val="center"/>
        <w:rPr>
          <w:rFonts w:ascii="Times New Roman" w:hAnsi="Times New Roman" w:cs="Times New Roman"/>
          <w:noProof/>
          <w:sz w:val="20"/>
          <w:szCs w:val="20"/>
          <w:lang w:eastAsia="sl-SI"/>
        </w:rPr>
      </w:pPr>
    </w:p>
    <w:p w:rsidR="00897F91" w:rsidRPr="0055657A" w:rsidRDefault="00726662" w:rsidP="00897F91">
      <w:pPr>
        <w:contextualSpacing/>
        <w:jc w:val="both"/>
        <w:rPr>
          <w:rFonts w:ascii="Times New Roman" w:hAnsi="Times New Roman" w:cs="Times New Roman"/>
          <w:noProof/>
          <w:sz w:val="24"/>
          <w:lang w:eastAsia="sl-SI"/>
        </w:rPr>
      </w:pPr>
      <w:r>
        <w:rPr>
          <w:rFonts w:ascii="Times New Roman" w:hAnsi="Times New Roman" w:cs="Times New Roman"/>
          <w:noProof/>
          <w:sz w:val="24"/>
          <w:lang w:eastAsia="sl-SI"/>
        </w:rPr>
        <w:t>Ideja je, da na podlagi konsolidiranja vseh faz ustvarimo</w:t>
      </w:r>
      <w:r w:rsidR="00FA0A5F">
        <w:rPr>
          <w:rFonts w:ascii="Times New Roman" w:hAnsi="Times New Roman" w:cs="Times New Roman"/>
          <w:noProof/>
          <w:sz w:val="24"/>
          <w:lang w:eastAsia="sl-SI"/>
        </w:rPr>
        <w:t xml:space="preserve"> izpopolnjeni</w:t>
      </w:r>
      <w:r w:rsidR="00A23B3E">
        <w:rPr>
          <w:rFonts w:ascii="Times New Roman" w:hAnsi="Times New Roman" w:cs="Times New Roman"/>
          <w:noProof/>
          <w:sz w:val="24"/>
          <w:lang w:eastAsia="sl-SI"/>
        </w:rPr>
        <w:t xml:space="preserve"> predlagani potek dela, kot </w:t>
      </w:r>
      <w:r>
        <w:rPr>
          <w:rFonts w:ascii="Times New Roman" w:hAnsi="Times New Roman" w:cs="Times New Roman"/>
          <w:noProof/>
          <w:sz w:val="24"/>
          <w:lang w:eastAsia="sl-SI"/>
        </w:rPr>
        <w:t>ga prikazuje slika 7.2.</w:t>
      </w:r>
    </w:p>
    <w:p w:rsidR="00897F91" w:rsidRDefault="00897F91" w:rsidP="009725E0">
      <w:pPr>
        <w:contextualSpacing/>
        <w:jc w:val="center"/>
        <w:rPr>
          <w:rFonts w:ascii="Times New Roman" w:hAnsi="Times New Roman" w:cs="Times New Roman"/>
          <w:noProof/>
          <w:sz w:val="20"/>
          <w:szCs w:val="20"/>
          <w:lang w:eastAsia="sl-SI"/>
        </w:rPr>
      </w:pPr>
    </w:p>
    <w:p w:rsidR="00965298" w:rsidRPr="004F4FB6" w:rsidRDefault="004F4FB6" w:rsidP="009725E0">
      <w:pPr>
        <w:contextualSpacing/>
        <w:jc w:val="center"/>
        <w:rPr>
          <w:rFonts w:ascii="Times New Roman" w:hAnsi="Times New Roman" w:cs="Times New Roman"/>
          <w:noProof/>
          <w:sz w:val="20"/>
          <w:szCs w:val="20"/>
          <w:lang w:eastAsia="sl-SI"/>
        </w:rPr>
      </w:pPr>
      <w:r w:rsidRPr="004F4FB6">
        <w:rPr>
          <w:rFonts w:ascii="Times New Roman" w:hAnsi="Times New Roman" w:cs="Times New Roman"/>
          <w:noProof/>
          <w:sz w:val="20"/>
          <w:szCs w:val="20"/>
          <w:lang w:eastAsia="sl-SI"/>
        </w:rPr>
        <w:t>Slika 7.2 enostaven potek dela za razvoj iger</w:t>
      </w:r>
    </w:p>
    <w:p w:rsidR="00200EAC" w:rsidRPr="004F4FB6" w:rsidRDefault="00C90E49" w:rsidP="009725E0">
      <w:pPr>
        <w:contextualSpacing/>
        <w:jc w:val="center"/>
        <w:rPr>
          <w:rFonts w:ascii="Times New Roman" w:hAnsi="Times New Roman" w:cs="Times New Roman"/>
          <w:sz w:val="20"/>
          <w:szCs w:val="20"/>
        </w:rPr>
      </w:pPr>
      <w:r w:rsidRPr="004F4FB6">
        <w:rPr>
          <w:rFonts w:ascii="Times New Roman" w:hAnsi="Times New Roman" w:cs="Times New Roman"/>
          <w:noProof/>
          <w:sz w:val="20"/>
          <w:szCs w:val="20"/>
          <w:lang w:eastAsia="sl-SI"/>
        </w:rPr>
        <w:lastRenderedPageBreak/>
        <w:drawing>
          <wp:inline distT="0" distB="0" distL="0" distR="0" wp14:anchorId="199BBBA8" wp14:editId="067ACFCF">
            <wp:extent cx="4665785" cy="1740618"/>
            <wp:effectExtent l="0" t="0" r="1905"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678155" cy="1745233"/>
                    </a:xfrm>
                    <a:prstGeom prst="rect">
                      <a:avLst/>
                    </a:prstGeom>
                  </pic:spPr>
                </pic:pic>
              </a:graphicData>
            </a:graphic>
          </wp:inline>
        </w:drawing>
      </w:r>
    </w:p>
    <w:p w:rsidR="004F4FB6" w:rsidRDefault="004F4FB6" w:rsidP="009725E0">
      <w:pPr>
        <w:contextualSpacing/>
        <w:jc w:val="center"/>
        <w:rPr>
          <w:rFonts w:ascii="Times New Roman" w:hAnsi="Times New Roman" w:cs="Times New Roman"/>
          <w:sz w:val="20"/>
          <w:szCs w:val="20"/>
        </w:rPr>
      </w:pPr>
      <w:r w:rsidRPr="004F4FB6">
        <w:rPr>
          <w:rFonts w:ascii="Times New Roman" w:hAnsi="Times New Roman" w:cs="Times New Roman"/>
          <w:sz w:val="20"/>
          <w:szCs w:val="20"/>
        </w:rPr>
        <w:t xml:space="preserve">Vir: </w:t>
      </w:r>
      <w:r w:rsidRPr="004F4FB6">
        <w:rPr>
          <w:rFonts w:ascii="Times New Roman" w:hAnsi="Times New Roman" w:cs="Times New Roman"/>
          <w:sz w:val="20"/>
          <w:szCs w:val="20"/>
        </w:rPr>
        <w:fldChar w:fldCharType="begin"/>
      </w:r>
      <w:r w:rsidRPr="004F4FB6">
        <w:rPr>
          <w:rFonts w:ascii="Times New Roman" w:hAnsi="Times New Roman" w:cs="Times New Roman"/>
          <w:sz w:val="20"/>
          <w:szCs w:val="20"/>
        </w:rPr>
        <w:instrText xml:space="preserve"> ADDIN ZOTERO_ITEM CSL_CITATION {"citationID":"ygQFSpGX","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4F4FB6">
        <w:rPr>
          <w:rFonts w:ascii="Times New Roman" w:hAnsi="Times New Roman" w:cs="Times New Roman"/>
          <w:sz w:val="20"/>
          <w:szCs w:val="20"/>
        </w:rPr>
        <w:fldChar w:fldCharType="separate"/>
      </w:r>
      <w:r w:rsidRPr="004F4FB6">
        <w:rPr>
          <w:rFonts w:ascii="Times New Roman" w:hAnsi="Times New Roman" w:cs="Times New Roman"/>
          <w:sz w:val="20"/>
          <w:szCs w:val="20"/>
        </w:rPr>
        <w:t>(Musil in dr. 2010, 5)</w:t>
      </w:r>
      <w:r w:rsidRPr="004F4FB6">
        <w:rPr>
          <w:rFonts w:ascii="Times New Roman" w:hAnsi="Times New Roman" w:cs="Times New Roman"/>
          <w:sz w:val="20"/>
          <w:szCs w:val="20"/>
        </w:rPr>
        <w:fldChar w:fldCharType="end"/>
      </w:r>
    </w:p>
    <w:p w:rsidR="00897F91" w:rsidRDefault="00897F91" w:rsidP="00897F91">
      <w:pPr>
        <w:contextualSpacing/>
        <w:rPr>
          <w:rFonts w:ascii="Times New Roman" w:hAnsi="Times New Roman" w:cs="Times New Roman"/>
          <w:sz w:val="20"/>
          <w:szCs w:val="20"/>
        </w:rPr>
      </w:pPr>
    </w:p>
    <w:p w:rsidR="00897F91" w:rsidRDefault="00897F91" w:rsidP="00897F91">
      <w:pPr>
        <w:contextualSpacing/>
        <w:rPr>
          <w:rFonts w:ascii="Times New Roman" w:hAnsi="Times New Roman" w:cs="Times New Roman"/>
          <w:noProof/>
          <w:sz w:val="24"/>
          <w:lang w:eastAsia="sl-SI"/>
        </w:rPr>
      </w:pPr>
      <w:r>
        <w:rPr>
          <w:rFonts w:ascii="Times New Roman" w:hAnsi="Times New Roman" w:cs="Times New Roman"/>
          <w:noProof/>
          <w:sz w:val="24"/>
          <w:lang w:eastAsia="sl-SI"/>
        </w:rPr>
        <w:t>Slika 7.3 prikazuje konsolidirane faze, ki</w:t>
      </w:r>
      <w:r w:rsidR="00C11231">
        <w:rPr>
          <w:rFonts w:ascii="Times New Roman" w:hAnsi="Times New Roman" w:cs="Times New Roman"/>
          <w:noProof/>
          <w:sz w:val="24"/>
          <w:lang w:eastAsia="sl-SI"/>
        </w:rPr>
        <w:t xml:space="preserve"> </w:t>
      </w:r>
      <w:r>
        <w:rPr>
          <w:rFonts w:ascii="Times New Roman" w:hAnsi="Times New Roman" w:cs="Times New Roman"/>
          <w:noProof/>
          <w:sz w:val="24"/>
          <w:lang w:eastAsia="sl-SI"/>
        </w:rPr>
        <w:t>predstavljajo predlagani domenski model.</w:t>
      </w:r>
      <w:r w:rsidR="00811D8E">
        <w:rPr>
          <w:rFonts w:ascii="Times New Roman" w:hAnsi="Times New Roman" w:cs="Times New Roman"/>
          <w:noProof/>
          <w:sz w:val="24"/>
          <w:lang w:eastAsia="sl-SI"/>
        </w:rPr>
        <w:t xml:space="preserve"> S tem smo definirali procesno dimenzijo meta-modeliranja.</w:t>
      </w:r>
    </w:p>
    <w:p w:rsidR="00DC3018" w:rsidRDefault="00DC3018" w:rsidP="00897F91">
      <w:pPr>
        <w:contextualSpacing/>
        <w:rPr>
          <w:rFonts w:ascii="Times New Roman" w:hAnsi="Times New Roman" w:cs="Times New Roman"/>
          <w:noProof/>
          <w:sz w:val="20"/>
          <w:lang w:eastAsia="sl-SI"/>
        </w:rPr>
      </w:pPr>
    </w:p>
    <w:p w:rsidR="007C5EB2" w:rsidRDefault="007C5EB2" w:rsidP="007C5EB2">
      <w:pPr>
        <w:contextualSpacing/>
        <w:jc w:val="center"/>
        <w:rPr>
          <w:rFonts w:ascii="Times New Roman" w:hAnsi="Times New Roman" w:cs="Times New Roman"/>
          <w:noProof/>
          <w:sz w:val="20"/>
          <w:lang w:eastAsia="sl-SI"/>
        </w:rPr>
      </w:pPr>
      <w:r w:rsidRPr="00DB3C41">
        <w:rPr>
          <w:rFonts w:ascii="Times New Roman" w:hAnsi="Times New Roman" w:cs="Times New Roman"/>
          <w:noProof/>
          <w:sz w:val="20"/>
          <w:lang w:eastAsia="sl-SI"/>
        </w:rPr>
        <w:t xml:space="preserve">Slika </w:t>
      </w:r>
      <w:r>
        <w:rPr>
          <w:rFonts w:ascii="Times New Roman" w:hAnsi="Times New Roman" w:cs="Times New Roman"/>
          <w:noProof/>
          <w:sz w:val="20"/>
          <w:lang w:eastAsia="sl-SI"/>
        </w:rPr>
        <w:t>7.3</w:t>
      </w:r>
      <w:r w:rsidRPr="00DB3C41">
        <w:rPr>
          <w:rFonts w:ascii="Times New Roman" w:hAnsi="Times New Roman" w:cs="Times New Roman"/>
          <w:noProof/>
          <w:sz w:val="20"/>
          <w:lang w:eastAsia="sl-SI"/>
        </w:rPr>
        <w:t xml:space="preserve"> predlagani domenski model</w:t>
      </w:r>
    </w:p>
    <w:p w:rsidR="007C5EB2" w:rsidRDefault="0018126A" w:rsidP="007C5EB2">
      <w:pPr>
        <w:contextualSpacing/>
        <w:jc w:val="center"/>
        <w:rPr>
          <w:rFonts w:ascii="Times New Roman" w:hAnsi="Times New Roman" w:cs="Times New Roman"/>
          <w:noProof/>
          <w:sz w:val="20"/>
          <w:lang w:eastAsia="sl-SI"/>
        </w:rPr>
      </w:pPr>
      <w:r w:rsidRPr="0018126A">
        <w:rPr>
          <w:rFonts w:ascii="Times New Roman" w:hAnsi="Times New Roman" w:cs="Times New Roman"/>
          <w:noProof/>
          <w:sz w:val="20"/>
          <w:lang w:eastAsia="sl-SI"/>
        </w:rPr>
        <w:drawing>
          <wp:inline distT="0" distB="0" distL="0" distR="0" wp14:anchorId="123DC6B9" wp14:editId="236F7C03">
            <wp:extent cx="4273062" cy="1621023"/>
            <wp:effectExtent l="0" t="0" r="0" b="0"/>
            <wp:docPr id="72" name="Slika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302644" cy="1632245"/>
                    </a:xfrm>
                    <a:prstGeom prst="rect">
                      <a:avLst/>
                    </a:prstGeom>
                  </pic:spPr>
                </pic:pic>
              </a:graphicData>
            </a:graphic>
          </wp:inline>
        </w:drawing>
      </w:r>
    </w:p>
    <w:p w:rsidR="007C5EB2" w:rsidRDefault="007C5EB2" w:rsidP="007C5EB2">
      <w:pPr>
        <w:contextualSpacing/>
        <w:jc w:val="center"/>
        <w:rPr>
          <w:rFonts w:ascii="Times New Roman" w:hAnsi="Times New Roman" w:cs="Times New Roman"/>
          <w:noProof/>
          <w:sz w:val="20"/>
          <w:lang w:eastAsia="sl-SI"/>
        </w:rPr>
      </w:pPr>
      <w:r w:rsidRPr="00DB3C41">
        <w:rPr>
          <w:rFonts w:ascii="Times New Roman" w:hAnsi="Times New Roman" w:cs="Times New Roman"/>
          <w:noProof/>
          <w:sz w:val="20"/>
          <w:lang w:eastAsia="sl-SI"/>
        </w:rPr>
        <w:t>Vir: lasten</w:t>
      </w:r>
    </w:p>
    <w:p w:rsidR="00530423" w:rsidRDefault="00B14CD5" w:rsidP="00EA2CBC">
      <w:pPr>
        <w:contextualSpacing/>
        <w:jc w:val="both"/>
        <w:rPr>
          <w:rFonts w:ascii="Times New Roman" w:hAnsi="Times New Roman" w:cs="Times New Roman"/>
          <w:sz w:val="24"/>
          <w:szCs w:val="20"/>
        </w:rPr>
      </w:pPr>
      <w:r>
        <w:rPr>
          <w:rFonts w:ascii="Times New Roman" w:hAnsi="Times New Roman" w:cs="Times New Roman"/>
          <w:sz w:val="24"/>
          <w:szCs w:val="20"/>
        </w:rPr>
        <w:t>7.3 IZBIRA NOTACIJ</w:t>
      </w:r>
    </w:p>
    <w:p w:rsidR="00B14CD5" w:rsidRPr="00CE1782" w:rsidRDefault="000B14E3" w:rsidP="00EA2CBC">
      <w:pPr>
        <w:contextualSpacing/>
        <w:jc w:val="both"/>
        <w:rPr>
          <w:rFonts w:ascii="Times New Roman" w:hAnsi="Times New Roman" w:cs="Times New Roman"/>
          <w:sz w:val="24"/>
          <w:szCs w:val="20"/>
        </w:rPr>
      </w:pPr>
      <w:r>
        <w:rPr>
          <w:rFonts w:ascii="Times New Roman" w:hAnsi="Times New Roman" w:cs="Times New Roman"/>
          <w:sz w:val="24"/>
          <w:szCs w:val="20"/>
        </w:rPr>
        <w:t>V tem koraku bomo definirali jezik uporabi, ki nam bo podal notacije. Jezik, ki ga bomo uporabili</w:t>
      </w:r>
      <w:r w:rsidR="00C638C1">
        <w:rPr>
          <w:rFonts w:ascii="Times New Roman" w:hAnsi="Times New Roman" w:cs="Times New Roman"/>
          <w:sz w:val="24"/>
          <w:szCs w:val="20"/>
        </w:rPr>
        <w:t xml:space="preserve"> predstavlja UML z notacijami v</w:t>
      </w:r>
      <w:r>
        <w:rPr>
          <w:rFonts w:ascii="Times New Roman" w:hAnsi="Times New Roman" w:cs="Times New Roman"/>
          <w:sz w:val="24"/>
          <w:szCs w:val="20"/>
        </w:rPr>
        <w:t xml:space="preserve"> </w:t>
      </w:r>
      <w:r w:rsidR="00AF64ED">
        <w:rPr>
          <w:rFonts w:ascii="Times New Roman" w:hAnsi="Times New Roman" w:cs="Times New Roman"/>
          <w:sz w:val="24"/>
          <w:szCs w:val="20"/>
        </w:rPr>
        <w:t>tabeli</w:t>
      </w:r>
      <w:r>
        <w:rPr>
          <w:rFonts w:ascii="Times New Roman" w:hAnsi="Times New Roman" w:cs="Times New Roman"/>
          <w:sz w:val="24"/>
          <w:szCs w:val="20"/>
        </w:rPr>
        <w:t xml:space="preserve"> 7.4</w:t>
      </w:r>
      <w:r w:rsidR="00BA240B">
        <w:rPr>
          <w:rFonts w:ascii="Times New Roman" w:hAnsi="Times New Roman" w:cs="Times New Roman"/>
          <w:sz w:val="24"/>
          <w:szCs w:val="20"/>
        </w:rPr>
        <w:t>.</w:t>
      </w:r>
      <w:r w:rsidR="00967B0F">
        <w:rPr>
          <w:rFonts w:ascii="Times New Roman" w:hAnsi="Times New Roman" w:cs="Times New Roman"/>
          <w:sz w:val="24"/>
          <w:szCs w:val="20"/>
        </w:rPr>
        <w:t xml:space="preserve"> Z notacijami bomo povezali stanja in artefakte v procesni model.</w:t>
      </w:r>
    </w:p>
    <w:p w:rsidR="00613910" w:rsidRDefault="00613910" w:rsidP="00EA2CBC">
      <w:pPr>
        <w:contextualSpacing/>
        <w:jc w:val="both"/>
        <w:rPr>
          <w:rFonts w:ascii="Times New Roman" w:hAnsi="Times New Roman" w:cs="Times New Roman"/>
          <w:sz w:val="24"/>
        </w:rPr>
      </w:pPr>
    </w:p>
    <w:p w:rsidR="00825B3B" w:rsidRPr="003E63A1" w:rsidRDefault="00825B3B" w:rsidP="008A28E0">
      <w:pPr>
        <w:contextualSpacing/>
        <w:jc w:val="center"/>
        <w:rPr>
          <w:rFonts w:ascii="Times New Roman" w:hAnsi="Times New Roman" w:cs="Times New Roman"/>
          <w:sz w:val="20"/>
        </w:rPr>
      </w:pPr>
      <w:r w:rsidRPr="003E63A1">
        <w:rPr>
          <w:rFonts w:ascii="Times New Roman" w:hAnsi="Times New Roman" w:cs="Times New Roman"/>
          <w:sz w:val="20"/>
        </w:rPr>
        <w:t>Tabela 7.4 prikaz izbranih notacij UML jezika za definiranje procesa</w:t>
      </w:r>
    </w:p>
    <w:tbl>
      <w:tblPr>
        <w:tblW w:w="7940" w:type="dxa"/>
        <w:jc w:val="center"/>
        <w:tblInd w:w="65" w:type="dxa"/>
        <w:tblCellMar>
          <w:left w:w="70" w:type="dxa"/>
          <w:right w:w="70" w:type="dxa"/>
        </w:tblCellMar>
        <w:tblLook w:val="04A0" w:firstRow="1" w:lastRow="0" w:firstColumn="1" w:lastColumn="0" w:noHBand="0" w:noVBand="1"/>
      </w:tblPr>
      <w:tblGrid>
        <w:gridCol w:w="2540"/>
        <w:gridCol w:w="2860"/>
        <w:gridCol w:w="2540"/>
      </w:tblGrid>
      <w:tr w:rsidR="00DC05A8" w:rsidRPr="00DC05A8" w:rsidTr="00DC05A8">
        <w:trPr>
          <w:trHeight w:val="288"/>
          <w:jc w:val="center"/>
        </w:trPr>
        <w:tc>
          <w:tcPr>
            <w:tcW w:w="2540" w:type="dxa"/>
            <w:tcBorders>
              <w:top w:val="single" w:sz="4" w:space="0" w:color="auto"/>
              <w:left w:val="single" w:sz="4" w:space="0" w:color="auto"/>
              <w:bottom w:val="single" w:sz="4" w:space="0" w:color="auto"/>
              <w:right w:val="single" w:sz="4" w:space="0" w:color="auto"/>
            </w:tcBorders>
            <w:shd w:val="clear" w:color="000000" w:fill="D8E4BC"/>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NAZIV NOTACIJE</w:t>
            </w:r>
          </w:p>
        </w:tc>
        <w:tc>
          <w:tcPr>
            <w:tcW w:w="2860" w:type="dxa"/>
            <w:tcBorders>
              <w:top w:val="single" w:sz="4" w:space="0" w:color="auto"/>
              <w:left w:val="nil"/>
              <w:bottom w:val="single" w:sz="4" w:space="0" w:color="auto"/>
              <w:right w:val="single" w:sz="4" w:space="0" w:color="auto"/>
            </w:tcBorders>
            <w:shd w:val="clear" w:color="000000" w:fill="D8E4BC"/>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NAMEN</w:t>
            </w:r>
          </w:p>
        </w:tc>
        <w:tc>
          <w:tcPr>
            <w:tcW w:w="2540" w:type="dxa"/>
            <w:tcBorders>
              <w:top w:val="single" w:sz="4" w:space="0" w:color="auto"/>
              <w:left w:val="nil"/>
              <w:bottom w:val="single" w:sz="4" w:space="0" w:color="auto"/>
              <w:right w:val="single" w:sz="4" w:space="0" w:color="auto"/>
            </w:tcBorders>
            <w:shd w:val="clear" w:color="000000" w:fill="D8E4BC"/>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NOTACIJA</w:t>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AKTER</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ZUNANJI UPORABNIK SISTEMA</w:t>
            </w:r>
          </w:p>
        </w:tc>
        <w:tc>
          <w:tcPr>
            <w:tcW w:w="254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59264" behindDoc="0" locked="0" layoutInCell="1" allowOverlap="1" wp14:anchorId="2EC8DFA2" wp14:editId="6B381EE5">
                  <wp:simplePos x="0" y="0"/>
                  <wp:positionH relativeFrom="column">
                    <wp:posOffset>495300</wp:posOffset>
                  </wp:positionH>
                  <wp:positionV relativeFrom="paragraph">
                    <wp:posOffset>205740</wp:posOffset>
                  </wp:positionV>
                  <wp:extent cx="594360" cy="396240"/>
                  <wp:effectExtent l="0" t="0" r="0" b="3810"/>
                  <wp:wrapNone/>
                  <wp:docPr id="57" name="Slika 57"/>
                  <wp:cNvGraphicFramePr/>
                  <a:graphic xmlns:a="http://schemas.openxmlformats.org/drawingml/2006/main">
                    <a:graphicData uri="http://schemas.openxmlformats.org/drawingml/2006/picture">
                      <pic:pic xmlns:pic="http://schemas.openxmlformats.org/drawingml/2006/picture">
                        <pic:nvPicPr>
                          <pic:cNvPr id="8" name="Slika 7"/>
                          <pic:cNvPicPr>
                            <a:picLocks noChangeAspect="1"/>
                          </pic:cNvPicPr>
                        </pic:nvPicPr>
                        <pic:blipFill>
                          <a:blip r:embed="rId18"/>
                          <a:stretch>
                            <a:fillRect/>
                          </a:stretch>
                        </pic:blipFill>
                        <pic:spPr>
                          <a:xfrm>
                            <a:off x="0" y="0"/>
                            <a:ext cx="586791" cy="396274"/>
                          </a:xfrm>
                          <a:prstGeom prst="rect">
                            <a:avLst/>
                          </a:prstGeom>
                        </pic:spPr>
                      </pic:pic>
                    </a:graphicData>
                  </a:graphic>
                  <wp14:sizeRelH relativeFrom="page">
                    <wp14:pctWidth>0</wp14:pctWidth>
                  </wp14:sizeRelH>
                  <wp14:sizeRelV relativeFrom="page">
                    <wp14:pctHeight>0</wp14:pctHeight>
                  </wp14:sizeRelV>
                </wp:anchor>
              </w:drawing>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ARTEFAKT</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FIZIČNI KOS INFORMACIJE</w:t>
            </w:r>
          </w:p>
        </w:tc>
        <w:tc>
          <w:tcPr>
            <w:tcW w:w="254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60288" behindDoc="0" locked="0" layoutInCell="1" allowOverlap="1" wp14:anchorId="6306173F" wp14:editId="7BB6C6FE">
                  <wp:simplePos x="0" y="0"/>
                  <wp:positionH relativeFrom="column">
                    <wp:posOffset>312420</wp:posOffset>
                  </wp:positionH>
                  <wp:positionV relativeFrom="paragraph">
                    <wp:posOffset>205740</wp:posOffset>
                  </wp:positionV>
                  <wp:extent cx="937260" cy="480060"/>
                  <wp:effectExtent l="0" t="0" r="0" b="0"/>
                  <wp:wrapNone/>
                  <wp:docPr id="56" name="Slika 56"/>
                  <wp:cNvGraphicFramePr/>
                  <a:graphic xmlns:a="http://schemas.openxmlformats.org/drawingml/2006/main">
                    <a:graphicData uri="http://schemas.openxmlformats.org/drawingml/2006/picture">
                      <pic:pic xmlns:pic="http://schemas.openxmlformats.org/drawingml/2006/picture">
                        <pic:nvPicPr>
                          <pic:cNvPr id="9" name="Slika 8"/>
                          <pic:cNvPicPr>
                            <a:picLocks noChangeAspect="1"/>
                          </pic:cNvPicPr>
                        </pic:nvPicPr>
                        <pic:blipFill>
                          <a:blip r:embed="rId19"/>
                          <a:stretch>
                            <a:fillRect/>
                          </a:stretch>
                        </pic:blipFill>
                        <pic:spPr>
                          <a:xfrm>
                            <a:off x="0" y="0"/>
                            <a:ext cx="938412" cy="478653"/>
                          </a:xfrm>
                          <a:prstGeom prst="rect">
                            <a:avLst/>
                          </a:prstGeom>
                        </pic:spPr>
                      </pic:pic>
                    </a:graphicData>
                  </a:graphic>
                  <wp14:sizeRelH relativeFrom="page">
                    <wp14:pctWidth>0</wp14:pctWidth>
                  </wp14:sizeRelH>
                  <wp14:sizeRelV relativeFrom="page">
                    <wp14:pctHeight>0</wp14:pctHeight>
                  </wp14:sizeRelV>
                </wp:anchor>
              </w:drawing>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ZAČETNO STANJE</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PSEUDOSTANJE, KI NAKAZUJE ZAČETEK STANJA</w:t>
            </w:r>
          </w:p>
        </w:tc>
        <w:tc>
          <w:tcPr>
            <w:tcW w:w="254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61312" behindDoc="0" locked="0" layoutInCell="1" allowOverlap="1" wp14:anchorId="2DFCE8D3" wp14:editId="5A7CA584">
                  <wp:simplePos x="0" y="0"/>
                  <wp:positionH relativeFrom="column">
                    <wp:posOffset>571500</wp:posOffset>
                  </wp:positionH>
                  <wp:positionV relativeFrom="paragraph">
                    <wp:posOffset>198120</wp:posOffset>
                  </wp:positionV>
                  <wp:extent cx="472440" cy="342900"/>
                  <wp:effectExtent l="0" t="0" r="3810" b="0"/>
                  <wp:wrapNone/>
                  <wp:docPr id="55" name="Slika 55"/>
                  <wp:cNvGraphicFramePr/>
                  <a:graphic xmlns:a="http://schemas.openxmlformats.org/drawingml/2006/main">
                    <a:graphicData uri="http://schemas.openxmlformats.org/drawingml/2006/picture">
                      <pic:pic xmlns:pic="http://schemas.openxmlformats.org/drawingml/2006/picture">
                        <pic:nvPicPr>
                          <pic:cNvPr id="12" name="Slika 11"/>
                          <pic:cNvPicPr>
                            <a:picLocks noChangeAspect="1"/>
                          </pic:cNvPicPr>
                        </pic:nvPicPr>
                        <pic:blipFill>
                          <a:blip r:embed="rId20"/>
                          <a:stretch>
                            <a:fillRect/>
                          </a:stretch>
                        </pic:blipFill>
                        <pic:spPr>
                          <a:xfrm>
                            <a:off x="0" y="0"/>
                            <a:ext cx="472481" cy="342930"/>
                          </a:xfrm>
                          <a:prstGeom prst="rect">
                            <a:avLst/>
                          </a:prstGeom>
                        </pic:spPr>
                      </pic:pic>
                    </a:graphicData>
                  </a:graphic>
                  <wp14:sizeRelH relativeFrom="page">
                    <wp14:pctWidth>0</wp14:pctWidth>
                  </wp14:sizeRelH>
                  <wp14:sizeRelV relativeFrom="page">
                    <wp14:pctHeight>0</wp14:pctHeight>
                  </wp14:sizeRelV>
                </wp:anchor>
              </w:drawing>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lastRenderedPageBreak/>
              <w:t>KONČNO STANJE</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STANJE, KI NAKAZUJE KONČANJE AKTIVNOSTI</w:t>
            </w:r>
          </w:p>
        </w:tc>
        <w:tc>
          <w:tcPr>
            <w:tcW w:w="254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62336" behindDoc="0" locked="0" layoutInCell="1" allowOverlap="1" wp14:anchorId="7AE6A200" wp14:editId="7CE1CD29">
                  <wp:simplePos x="0" y="0"/>
                  <wp:positionH relativeFrom="column">
                    <wp:posOffset>518160</wp:posOffset>
                  </wp:positionH>
                  <wp:positionV relativeFrom="paragraph">
                    <wp:posOffset>236220</wp:posOffset>
                  </wp:positionV>
                  <wp:extent cx="525780" cy="403860"/>
                  <wp:effectExtent l="0" t="0" r="0" b="0"/>
                  <wp:wrapNone/>
                  <wp:docPr id="54" name="Slika 54"/>
                  <wp:cNvGraphicFramePr/>
                  <a:graphic xmlns:a="http://schemas.openxmlformats.org/drawingml/2006/main">
                    <a:graphicData uri="http://schemas.openxmlformats.org/drawingml/2006/picture">
                      <pic:pic xmlns:pic="http://schemas.openxmlformats.org/drawingml/2006/picture">
                        <pic:nvPicPr>
                          <pic:cNvPr id="13" name="Slika 12"/>
                          <pic:cNvPicPr>
                            <a:picLocks noChangeAspect="1"/>
                          </pic:cNvPicPr>
                        </pic:nvPicPr>
                        <pic:blipFill>
                          <a:blip r:embed="rId21"/>
                          <a:stretch>
                            <a:fillRect/>
                          </a:stretch>
                        </pic:blipFill>
                        <pic:spPr>
                          <a:xfrm>
                            <a:off x="0" y="0"/>
                            <a:ext cx="525826" cy="411516"/>
                          </a:xfrm>
                          <a:prstGeom prst="rect">
                            <a:avLst/>
                          </a:prstGeom>
                        </pic:spPr>
                      </pic:pic>
                    </a:graphicData>
                  </a:graphic>
                  <wp14:sizeRelH relativeFrom="page">
                    <wp14:pctWidth>0</wp14:pctWidth>
                  </wp14:sizeRelH>
                  <wp14:sizeRelV relativeFrom="page">
                    <wp14:pctHeight>0</wp14:pctHeight>
                  </wp14:sizeRelV>
                </wp:anchor>
              </w:drawing>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TERMINACIJA</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STANJE, KI PREKINJA IZVEDBO</w:t>
            </w:r>
          </w:p>
        </w:tc>
        <w:tc>
          <w:tcPr>
            <w:tcW w:w="254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63360" behindDoc="0" locked="0" layoutInCell="1" allowOverlap="1" wp14:anchorId="7D88A523" wp14:editId="7E342AAB">
                  <wp:simplePos x="0" y="0"/>
                  <wp:positionH relativeFrom="column">
                    <wp:posOffset>525780</wp:posOffset>
                  </wp:positionH>
                  <wp:positionV relativeFrom="paragraph">
                    <wp:posOffset>137160</wp:posOffset>
                  </wp:positionV>
                  <wp:extent cx="518160" cy="365760"/>
                  <wp:effectExtent l="0" t="0" r="0" b="0"/>
                  <wp:wrapNone/>
                  <wp:docPr id="53" name="Slika 53"/>
                  <wp:cNvGraphicFramePr/>
                  <a:graphic xmlns:a="http://schemas.openxmlformats.org/drawingml/2006/main">
                    <a:graphicData uri="http://schemas.openxmlformats.org/drawingml/2006/picture">
                      <pic:pic xmlns:pic="http://schemas.openxmlformats.org/drawingml/2006/picture">
                        <pic:nvPicPr>
                          <pic:cNvPr id="14" name="Slika 13"/>
                          <pic:cNvPicPr>
                            <a:picLocks noChangeAspect="1"/>
                          </pic:cNvPicPr>
                        </pic:nvPicPr>
                        <pic:blipFill>
                          <a:blip r:embed="rId22"/>
                          <a:stretch>
                            <a:fillRect/>
                          </a:stretch>
                        </pic:blipFill>
                        <pic:spPr>
                          <a:xfrm>
                            <a:off x="0" y="0"/>
                            <a:ext cx="518205" cy="365792"/>
                          </a:xfrm>
                          <a:prstGeom prst="rect">
                            <a:avLst/>
                          </a:prstGeom>
                        </pic:spPr>
                      </pic:pic>
                    </a:graphicData>
                  </a:graphic>
                  <wp14:sizeRelH relativeFrom="page">
                    <wp14:pctWidth>0</wp14:pctWidth>
                  </wp14:sizeRelH>
                  <wp14:sizeRelV relativeFrom="page">
                    <wp14:pctHeight>0</wp14:pctHeight>
                  </wp14:sizeRelV>
                </wp:anchor>
              </w:drawing>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IZBIRA</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STANJE, KI OMOGOČA IZBIRO</w:t>
            </w:r>
          </w:p>
        </w:tc>
        <w:tc>
          <w:tcPr>
            <w:tcW w:w="254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64384" behindDoc="0" locked="0" layoutInCell="1" allowOverlap="1" wp14:anchorId="3255E52C" wp14:editId="244596FD">
                  <wp:simplePos x="0" y="0"/>
                  <wp:positionH relativeFrom="column">
                    <wp:posOffset>609600</wp:posOffset>
                  </wp:positionH>
                  <wp:positionV relativeFrom="paragraph">
                    <wp:posOffset>289560</wp:posOffset>
                  </wp:positionV>
                  <wp:extent cx="601980" cy="381000"/>
                  <wp:effectExtent l="0" t="0" r="0" b="0"/>
                  <wp:wrapNone/>
                  <wp:docPr id="52" name="Slika 52"/>
                  <wp:cNvGraphicFramePr/>
                  <a:graphic xmlns:a="http://schemas.openxmlformats.org/drawingml/2006/main">
                    <a:graphicData uri="http://schemas.openxmlformats.org/drawingml/2006/picture">
                      <pic:pic xmlns:pic="http://schemas.openxmlformats.org/drawingml/2006/picture">
                        <pic:nvPicPr>
                          <pic:cNvPr id="16" name="Slika 15"/>
                          <pic:cNvPicPr>
                            <a:picLocks noChangeAspect="1"/>
                          </pic:cNvPicPr>
                        </pic:nvPicPr>
                        <pic:blipFill>
                          <a:blip r:embed="rId23"/>
                          <a:stretch>
                            <a:fillRect/>
                          </a:stretch>
                        </pic:blipFill>
                        <pic:spPr>
                          <a:xfrm>
                            <a:off x="0" y="0"/>
                            <a:ext cx="602032" cy="388654"/>
                          </a:xfrm>
                          <a:prstGeom prst="rect">
                            <a:avLst/>
                          </a:prstGeom>
                        </pic:spPr>
                      </pic:pic>
                    </a:graphicData>
                  </a:graphic>
                  <wp14:sizeRelH relativeFrom="page">
                    <wp14:pctWidth>0</wp14:pctWidth>
                  </wp14:sizeRelH>
                  <wp14:sizeRelV relativeFrom="page">
                    <wp14:pctHeight>0</wp14:pctHeight>
                  </wp14:sizeRelV>
                </wp:anchor>
              </w:drawing>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TRANZICIJA</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PRIKAZUJE SMER TRANZICIJE</w:t>
            </w:r>
          </w:p>
        </w:tc>
        <w:tc>
          <w:tcPr>
            <w:tcW w:w="254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65408" behindDoc="0" locked="0" layoutInCell="1" allowOverlap="1" wp14:anchorId="1CBE1EC3" wp14:editId="44AED0D1">
                  <wp:simplePos x="0" y="0"/>
                  <wp:positionH relativeFrom="column">
                    <wp:posOffset>251460</wp:posOffset>
                  </wp:positionH>
                  <wp:positionV relativeFrom="paragraph">
                    <wp:posOffset>266700</wp:posOffset>
                  </wp:positionV>
                  <wp:extent cx="998220" cy="266700"/>
                  <wp:effectExtent l="0" t="0" r="0" b="0"/>
                  <wp:wrapNone/>
                  <wp:docPr id="51" name="Slika 51"/>
                  <wp:cNvGraphicFramePr/>
                  <a:graphic xmlns:a="http://schemas.openxmlformats.org/drawingml/2006/main">
                    <a:graphicData uri="http://schemas.openxmlformats.org/drawingml/2006/picture">
                      <pic:pic xmlns:pic="http://schemas.openxmlformats.org/drawingml/2006/picture">
                        <pic:nvPicPr>
                          <pic:cNvPr id="17" name="Slika 16"/>
                          <pic:cNvPicPr>
                            <a:picLocks noChangeAspect="1"/>
                          </pic:cNvPicPr>
                        </pic:nvPicPr>
                        <pic:blipFill>
                          <a:blip r:embed="rId24"/>
                          <a:stretch>
                            <a:fillRect/>
                          </a:stretch>
                        </pic:blipFill>
                        <pic:spPr>
                          <a:xfrm>
                            <a:off x="0" y="0"/>
                            <a:ext cx="998307" cy="266723"/>
                          </a:xfrm>
                          <a:prstGeom prst="rect">
                            <a:avLst/>
                          </a:prstGeom>
                        </pic:spPr>
                      </pic:pic>
                    </a:graphicData>
                  </a:graphic>
                  <wp14:sizeRelH relativeFrom="page">
                    <wp14:pctWidth>0</wp14:pctWidth>
                  </wp14:sizeRelH>
                  <wp14:sizeRelV relativeFrom="page">
                    <wp14:pctHeight>0</wp14:pctHeight>
                  </wp14:sizeRelV>
                </wp:anchor>
              </w:drawing>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STANJE</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PREDSTAVLJA STANJE</w:t>
            </w:r>
          </w:p>
        </w:tc>
        <w:tc>
          <w:tcPr>
            <w:tcW w:w="2540" w:type="dxa"/>
            <w:tcBorders>
              <w:top w:val="nil"/>
              <w:left w:val="nil"/>
              <w:bottom w:val="single" w:sz="4" w:space="0" w:color="auto"/>
              <w:right w:val="single" w:sz="4" w:space="0" w:color="auto"/>
            </w:tcBorders>
            <w:shd w:val="clear" w:color="auto" w:fill="auto"/>
            <w:vAlign w:val="bottom"/>
            <w:hideMark/>
          </w:tcPr>
          <w:p w:rsidR="00DC05A8" w:rsidRPr="00DC05A8" w:rsidRDefault="00DC05A8" w:rsidP="00DC05A8">
            <w:pPr>
              <w:spacing w:after="0" w:line="240" w:lineRule="auto"/>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66432" behindDoc="0" locked="0" layoutInCell="1" allowOverlap="1" wp14:anchorId="018DC1B0" wp14:editId="364C35A9">
                  <wp:simplePos x="0" y="0"/>
                  <wp:positionH relativeFrom="column">
                    <wp:posOffset>83820</wp:posOffset>
                  </wp:positionH>
                  <wp:positionV relativeFrom="paragraph">
                    <wp:posOffset>53340</wp:posOffset>
                  </wp:positionV>
                  <wp:extent cx="1402080" cy="784860"/>
                  <wp:effectExtent l="0" t="0" r="0" b="0"/>
                  <wp:wrapNone/>
                  <wp:docPr id="50" name="Slika 50"/>
                  <wp:cNvGraphicFramePr/>
                  <a:graphic xmlns:a="http://schemas.openxmlformats.org/drawingml/2006/main">
                    <a:graphicData uri="http://schemas.openxmlformats.org/drawingml/2006/picture">
                      <pic:pic xmlns:pic="http://schemas.openxmlformats.org/drawingml/2006/picture">
                        <pic:nvPicPr>
                          <pic:cNvPr id="20" name="Slika 19"/>
                          <pic:cNvPicPr>
                            <a:picLocks noChangeAspect="1"/>
                          </pic:cNvPicPr>
                        </pic:nvPicPr>
                        <pic:blipFill>
                          <a:blip r:embed="rId25"/>
                          <a:stretch>
                            <a:fillRect/>
                          </a:stretch>
                        </pic:blipFill>
                        <pic:spPr>
                          <a:xfrm>
                            <a:off x="0" y="0"/>
                            <a:ext cx="1409700" cy="792480"/>
                          </a:xfrm>
                          <a:prstGeom prst="rect">
                            <a:avLst/>
                          </a:prstGeom>
                        </pic:spPr>
                      </pic:pic>
                    </a:graphicData>
                  </a:graphic>
                  <wp14:sizeRelH relativeFrom="page">
                    <wp14:pctWidth>0</wp14:pctWidth>
                  </wp14:sizeRelH>
                  <wp14:sizeRelV relativeFrom="page">
                    <wp14:pctHeight>0</wp14:pctHeight>
                  </wp14:sizeRelV>
                </wp:anchor>
              </w:drawing>
            </w:r>
          </w:p>
        </w:tc>
      </w:tr>
    </w:tbl>
    <w:p w:rsidR="00F5235E" w:rsidRDefault="007D395B" w:rsidP="00664CE8">
      <w:pPr>
        <w:contextualSpacing/>
        <w:jc w:val="center"/>
        <w:rPr>
          <w:rFonts w:ascii="Times New Roman" w:hAnsi="Times New Roman" w:cs="Times New Roman"/>
          <w:sz w:val="20"/>
          <w:szCs w:val="20"/>
        </w:rPr>
      </w:pPr>
      <w:r w:rsidRPr="003E63A1">
        <w:rPr>
          <w:rFonts w:ascii="Times New Roman" w:hAnsi="Times New Roman" w:cs="Times New Roman"/>
          <w:sz w:val="20"/>
          <w:szCs w:val="20"/>
        </w:rPr>
        <w:t xml:space="preserve">Vir: </w:t>
      </w:r>
      <w:r w:rsidRPr="003E63A1">
        <w:rPr>
          <w:rFonts w:ascii="Times New Roman" w:hAnsi="Times New Roman" w:cs="Times New Roman"/>
          <w:sz w:val="20"/>
          <w:szCs w:val="20"/>
        </w:rPr>
        <w:fldChar w:fldCharType="begin"/>
      </w:r>
      <w:r w:rsidRPr="003E63A1">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3E63A1">
        <w:rPr>
          <w:rFonts w:ascii="Times New Roman" w:hAnsi="Times New Roman" w:cs="Times New Roman"/>
          <w:sz w:val="20"/>
          <w:szCs w:val="20"/>
        </w:rPr>
        <w:fldChar w:fldCharType="separate"/>
      </w:r>
      <w:r w:rsidRPr="003E63A1">
        <w:rPr>
          <w:rFonts w:ascii="Times New Roman" w:hAnsi="Times New Roman" w:cs="Times New Roman"/>
          <w:sz w:val="20"/>
          <w:szCs w:val="24"/>
        </w:rPr>
        <w:t>(Rumbaugh, Jacobson, in Booch 2004, 40–90)</w:t>
      </w:r>
      <w:r w:rsidRPr="003E63A1">
        <w:rPr>
          <w:rFonts w:ascii="Times New Roman" w:hAnsi="Times New Roman" w:cs="Times New Roman"/>
          <w:sz w:val="20"/>
          <w:szCs w:val="20"/>
        </w:rPr>
        <w:fldChar w:fldCharType="end"/>
      </w:r>
    </w:p>
    <w:p w:rsidR="00F5235E" w:rsidRDefault="00F5235E">
      <w:pPr>
        <w:rPr>
          <w:rFonts w:ascii="Times New Roman" w:hAnsi="Times New Roman" w:cs="Times New Roman"/>
          <w:sz w:val="20"/>
          <w:szCs w:val="20"/>
        </w:rPr>
      </w:pPr>
      <w:r>
        <w:rPr>
          <w:rFonts w:ascii="Times New Roman" w:hAnsi="Times New Roman" w:cs="Times New Roman"/>
          <w:sz w:val="20"/>
          <w:szCs w:val="20"/>
        </w:rPr>
        <w:br w:type="page"/>
      </w:r>
    </w:p>
    <w:p w:rsidR="00BD697C" w:rsidRPr="006E182F" w:rsidRDefault="004A0AEC" w:rsidP="006F28B1">
      <w:pPr>
        <w:contextualSpacing/>
        <w:jc w:val="both"/>
        <w:rPr>
          <w:rFonts w:ascii="Times New Roman" w:hAnsi="Times New Roman" w:cs="Times New Roman"/>
          <w:sz w:val="24"/>
          <w:szCs w:val="20"/>
        </w:rPr>
      </w:pPr>
      <w:r w:rsidRPr="006E182F">
        <w:rPr>
          <w:rFonts w:ascii="Times New Roman" w:hAnsi="Times New Roman" w:cs="Times New Roman"/>
          <w:sz w:val="24"/>
          <w:szCs w:val="20"/>
        </w:rPr>
        <w:lastRenderedPageBreak/>
        <w:t>7.4 DEFINIRANJE ARTEFAKTOV</w:t>
      </w:r>
    </w:p>
    <w:p w:rsidR="00FB4A8F" w:rsidRDefault="00F21BC2" w:rsidP="00CF5531">
      <w:pPr>
        <w:contextualSpacing/>
        <w:jc w:val="both"/>
        <w:rPr>
          <w:rFonts w:ascii="Times New Roman" w:hAnsi="Times New Roman" w:cs="Times New Roman"/>
          <w:sz w:val="24"/>
          <w:szCs w:val="20"/>
        </w:rPr>
      </w:pPr>
      <w:r w:rsidRPr="006E182F">
        <w:rPr>
          <w:rFonts w:ascii="Times New Roman" w:hAnsi="Times New Roman" w:cs="Times New Roman"/>
          <w:sz w:val="24"/>
          <w:szCs w:val="20"/>
        </w:rPr>
        <w:t xml:space="preserve">Ko smo spoznali v petem poglavju artefakte sestavljajo </w:t>
      </w:r>
      <w:r w:rsidR="00EA7050" w:rsidRPr="006E182F">
        <w:rPr>
          <w:rFonts w:ascii="Times New Roman" w:hAnsi="Times New Roman" w:cs="Times New Roman"/>
          <w:sz w:val="24"/>
          <w:szCs w:val="20"/>
        </w:rPr>
        <w:t xml:space="preserve">produkti, dokumenti in diagrami. Vsi omenjeni avtorji </w:t>
      </w:r>
      <w:r w:rsidR="00844892" w:rsidRPr="006E182F">
        <w:rPr>
          <w:rFonts w:ascii="Times New Roman" w:hAnsi="Times New Roman" w:cs="Times New Roman"/>
          <w:sz w:val="24"/>
          <w:szCs w:val="20"/>
        </w:rPr>
        <w:t>in artefakti so zbrani v PRILOGI</w:t>
      </w:r>
      <w:r w:rsidR="00EA7050" w:rsidRPr="006E182F">
        <w:rPr>
          <w:rFonts w:ascii="Times New Roman" w:hAnsi="Times New Roman" w:cs="Times New Roman"/>
          <w:sz w:val="24"/>
          <w:szCs w:val="20"/>
        </w:rPr>
        <w:t xml:space="preserve"> C. </w:t>
      </w:r>
    </w:p>
    <w:p w:rsidR="00FB4A8F" w:rsidRDefault="00180277" w:rsidP="00CF5531">
      <w:pPr>
        <w:contextualSpacing/>
        <w:jc w:val="both"/>
        <w:rPr>
          <w:rFonts w:ascii="Times New Roman" w:hAnsi="Times New Roman" w:cs="Times New Roman"/>
          <w:sz w:val="24"/>
          <w:szCs w:val="20"/>
        </w:rPr>
      </w:pPr>
      <w:r w:rsidRPr="006E182F">
        <w:rPr>
          <w:rFonts w:ascii="Times New Roman" w:hAnsi="Times New Roman" w:cs="Times New Roman"/>
          <w:sz w:val="24"/>
          <w:szCs w:val="20"/>
        </w:rPr>
        <w:t>Novak (2012) definira</w:t>
      </w:r>
      <w:r w:rsidR="003C661D" w:rsidRPr="006E182F">
        <w:rPr>
          <w:rFonts w:ascii="Times New Roman" w:hAnsi="Times New Roman" w:cs="Times New Roman"/>
          <w:sz w:val="24"/>
          <w:szCs w:val="20"/>
        </w:rPr>
        <w:t xml:space="preserve"> naslednje artefakte</w:t>
      </w:r>
      <w:r w:rsidRPr="006E182F">
        <w:rPr>
          <w:rFonts w:ascii="Times New Roman" w:hAnsi="Times New Roman" w:cs="Times New Roman"/>
          <w:sz w:val="24"/>
          <w:szCs w:val="20"/>
        </w:rPr>
        <w:t>: koncept, predlog igre, načrt igre</w:t>
      </w:r>
      <w:r w:rsidRPr="006E182F">
        <w:rPr>
          <w:rStyle w:val="Sprotnaopomba-sklic"/>
          <w:rFonts w:ascii="Times New Roman" w:hAnsi="Times New Roman" w:cs="Times New Roman"/>
          <w:sz w:val="24"/>
          <w:szCs w:val="20"/>
        </w:rPr>
        <w:footnoteReference w:id="16"/>
      </w:r>
      <w:r w:rsidR="003C661D" w:rsidRPr="006E182F">
        <w:rPr>
          <w:rFonts w:ascii="Times New Roman" w:hAnsi="Times New Roman" w:cs="Times New Roman"/>
          <w:sz w:val="24"/>
          <w:szCs w:val="20"/>
        </w:rPr>
        <w:t>, vodnik umetniškega sloga,</w:t>
      </w:r>
      <w:r w:rsidR="00B433C8" w:rsidRPr="006E182F">
        <w:rPr>
          <w:rFonts w:ascii="Times New Roman" w:hAnsi="Times New Roman" w:cs="Times New Roman"/>
          <w:sz w:val="24"/>
          <w:szCs w:val="20"/>
        </w:rPr>
        <w:t xml:space="preserve"> tehnični dokument, proj</w:t>
      </w:r>
      <w:r w:rsidR="00F42457" w:rsidRPr="006E182F">
        <w:rPr>
          <w:rFonts w:ascii="Times New Roman" w:hAnsi="Times New Roman" w:cs="Times New Roman"/>
          <w:sz w:val="24"/>
          <w:szCs w:val="20"/>
        </w:rPr>
        <w:t>e</w:t>
      </w:r>
      <w:r w:rsidR="00781254" w:rsidRPr="006E182F">
        <w:rPr>
          <w:rFonts w:ascii="Times New Roman" w:hAnsi="Times New Roman" w:cs="Times New Roman"/>
          <w:sz w:val="24"/>
          <w:szCs w:val="20"/>
        </w:rPr>
        <w:t>ktni načrt in načrt testiranja.</w:t>
      </w:r>
      <w:r w:rsidR="00D64D2F" w:rsidRPr="006E182F">
        <w:rPr>
          <w:rFonts w:ascii="Times New Roman" w:hAnsi="Times New Roman" w:cs="Times New Roman"/>
          <w:sz w:val="24"/>
          <w:szCs w:val="20"/>
        </w:rPr>
        <w:t xml:space="preserve"> </w:t>
      </w:r>
    </w:p>
    <w:p w:rsidR="00FB4A8F" w:rsidRDefault="00D64D2F" w:rsidP="00CF5531">
      <w:pPr>
        <w:contextualSpacing/>
        <w:jc w:val="both"/>
        <w:rPr>
          <w:rFonts w:ascii="Times New Roman" w:hAnsi="Times New Roman" w:cs="Times New Roman"/>
          <w:sz w:val="24"/>
          <w:szCs w:val="20"/>
        </w:rPr>
      </w:pPr>
      <w:r w:rsidRPr="006E182F">
        <w:rPr>
          <w:rFonts w:ascii="Times New Roman" w:hAnsi="Times New Roman" w:cs="Times New Roman"/>
          <w:sz w:val="24"/>
          <w:szCs w:val="20"/>
        </w:rPr>
        <w:t>Bates (2004) artefakte označi z drugačnimi konstrukti</w:t>
      </w:r>
      <w:r w:rsidR="006F28B1" w:rsidRPr="006E182F">
        <w:rPr>
          <w:rFonts w:ascii="Times New Roman" w:hAnsi="Times New Roman" w:cs="Times New Roman"/>
          <w:sz w:val="24"/>
          <w:szCs w:val="20"/>
        </w:rPr>
        <w:t xml:space="preserve">: </w:t>
      </w:r>
      <w:r w:rsidR="003B4116" w:rsidRPr="006E182F">
        <w:rPr>
          <w:rFonts w:ascii="Times New Roman" w:hAnsi="Times New Roman" w:cs="Times New Roman"/>
          <w:sz w:val="24"/>
          <w:szCs w:val="20"/>
        </w:rPr>
        <w:t>načrt igre, opis oblikovanja</w:t>
      </w:r>
      <w:r w:rsidR="006F28B1" w:rsidRPr="006E182F">
        <w:rPr>
          <w:rFonts w:ascii="Times New Roman" w:hAnsi="Times New Roman" w:cs="Times New Roman"/>
          <w:sz w:val="24"/>
          <w:szCs w:val="20"/>
        </w:rPr>
        <w:t xml:space="preserve">, specifikacija potreb, plan konfiguracije, uporabniški </w:t>
      </w:r>
      <w:r w:rsidR="00656722" w:rsidRPr="006E182F">
        <w:rPr>
          <w:rFonts w:ascii="Times New Roman" w:hAnsi="Times New Roman" w:cs="Times New Roman"/>
          <w:sz w:val="24"/>
          <w:szCs w:val="20"/>
        </w:rPr>
        <w:t>priročnik</w:t>
      </w:r>
      <w:r w:rsidR="006F28B1" w:rsidRPr="006E182F">
        <w:rPr>
          <w:rFonts w:ascii="Times New Roman" w:hAnsi="Times New Roman" w:cs="Times New Roman"/>
          <w:sz w:val="24"/>
          <w:szCs w:val="20"/>
        </w:rPr>
        <w:t>, načrt i</w:t>
      </w:r>
      <w:r w:rsidR="00D32F8E" w:rsidRPr="006E182F">
        <w:rPr>
          <w:rFonts w:ascii="Times New Roman" w:hAnsi="Times New Roman" w:cs="Times New Roman"/>
          <w:sz w:val="24"/>
          <w:szCs w:val="20"/>
        </w:rPr>
        <w:t>ntegraci</w:t>
      </w:r>
      <w:r w:rsidR="008C3F37" w:rsidRPr="006E182F">
        <w:rPr>
          <w:rFonts w:ascii="Times New Roman" w:hAnsi="Times New Roman" w:cs="Times New Roman"/>
          <w:sz w:val="24"/>
          <w:szCs w:val="20"/>
        </w:rPr>
        <w:t>je testa in testiranja. Specifikacijo in plan konfiguracije lahko razumem</w:t>
      </w:r>
      <w:r w:rsidR="00870A98" w:rsidRPr="006E182F">
        <w:rPr>
          <w:rFonts w:ascii="Times New Roman" w:hAnsi="Times New Roman" w:cs="Times New Roman"/>
          <w:sz w:val="24"/>
          <w:szCs w:val="20"/>
        </w:rPr>
        <w:t>o kot del tehničnega dokumenta.</w:t>
      </w:r>
      <w:r w:rsidR="001B478B" w:rsidRPr="006E182F">
        <w:rPr>
          <w:rFonts w:ascii="Times New Roman" w:hAnsi="Times New Roman" w:cs="Times New Roman"/>
          <w:sz w:val="24"/>
          <w:szCs w:val="20"/>
        </w:rPr>
        <w:t xml:space="preserve"> Izstopa le uporabniški </w:t>
      </w:r>
      <w:r w:rsidR="00656722" w:rsidRPr="006E182F">
        <w:rPr>
          <w:rFonts w:ascii="Times New Roman" w:hAnsi="Times New Roman" w:cs="Times New Roman"/>
          <w:sz w:val="24"/>
          <w:szCs w:val="20"/>
        </w:rPr>
        <w:t>priročnik</w:t>
      </w:r>
      <w:r w:rsidR="000849C3" w:rsidRPr="006E182F">
        <w:rPr>
          <w:rFonts w:ascii="Times New Roman" w:hAnsi="Times New Roman" w:cs="Times New Roman"/>
          <w:sz w:val="24"/>
          <w:szCs w:val="20"/>
        </w:rPr>
        <w:t>, ki naj bi vseboval razlago delovanja igre, vodnika za namestitev in uporabo in celostno razlago uporabniškega vmesnika in njegovih funkcionalnosti</w:t>
      </w:r>
      <w:r w:rsidR="0065084A" w:rsidRPr="006E182F">
        <w:rPr>
          <w:rFonts w:ascii="Times New Roman" w:hAnsi="Times New Roman" w:cs="Times New Roman"/>
          <w:sz w:val="24"/>
          <w:szCs w:val="20"/>
        </w:rPr>
        <w:t>.</w:t>
      </w:r>
      <w:r w:rsidR="00CE7754" w:rsidRPr="006E182F">
        <w:rPr>
          <w:rFonts w:ascii="Times New Roman" w:hAnsi="Times New Roman" w:cs="Times New Roman"/>
          <w:sz w:val="24"/>
          <w:szCs w:val="20"/>
        </w:rPr>
        <w:t xml:space="preserve"> V praksi je priporočljivo sprotno dopolnjevanje priročnika, vzporedno z razvojem</w:t>
      </w:r>
      <w:r w:rsidR="00C63FF2" w:rsidRPr="006E182F">
        <w:rPr>
          <w:rFonts w:ascii="Times New Roman" w:hAnsi="Times New Roman" w:cs="Times New Roman"/>
          <w:sz w:val="24"/>
          <w:szCs w:val="20"/>
        </w:rPr>
        <w:t xml:space="preserve"> </w:t>
      </w:r>
      <w:r w:rsidR="000849C3" w:rsidRPr="006E182F">
        <w:rPr>
          <w:rFonts w:ascii="Times New Roman" w:hAnsi="Times New Roman" w:cs="Times New Roman"/>
          <w:sz w:val="24"/>
          <w:szCs w:val="20"/>
        </w:rPr>
        <w:fldChar w:fldCharType="begin"/>
      </w:r>
      <w:r w:rsidR="000849C3" w:rsidRPr="006E182F">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0849C3" w:rsidRPr="006E182F">
        <w:rPr>
          <w:rFonts w:ascii="Times New Roman" w:hAnsi="Times New Roman" w:cs="Times New Roman"/>
          <w:sz w:val="24"/>
          <w:szCs w:val="20"/>
        </w:rPr>
        <w:fldChar w:fldCharType="separate"/>
      </w:r>
      <w:r w:rsidR="000849C3" w:rsidRPr="006E182F">
        <w:rPr>
          <w:rFonts w:ascii="Times New Roman" w:hAnsi="Times New Roman" w:cs="Times New Roman"/>
          <w:sz w:val="24"/>
        </w:rPr>
        <w:t>(Rucker 2002, 6)</w:t>
      </w:r>
      <w:r w:rsidR="000849C3" w:rsidRPr="006E182F">
        <w:rPr>
          <w:rFonts w:ascii="Times New Roman" w:hAnsi="Times New Roman" w:cs="Times New Roman"/>
          <w:sz w:val="24"/>
          <w:szCs w:val="20"/>
        </w:rPr>
        <w:fldChar w:fldCharType="end"/>
      </w:r>
      <w:r w:rsidR="00993912" w:rsidRPr="006E182F">
        <w:rPr>
          <w:rFonts w:ascii="Times New Roman" w:hAnsi="Times New Roman" w:cs="Times New Roman"/>
          <w:sz w:val="24"/>
          <w:szCs w:val="20"/>
        </w:rPr>
        <w:t>.</w:t>
      </w:r>
    </w:p>
    <w:p w:rsidR="000E73A4" w:rsidRDefault="00435CD2" w:rsidP="00CF5531">
      <w:pPr>
        <w:contextualSpacing/>
        <w:jc w:val="both"/>
        <w:rPr>
          <w:rFonts w:ascii="Times New Roman" w:hAnsi="Times New Roman" w:cs="Times New Roman"/>
          <w:sz w:val="24"/>
          <w:szCs w:val="20"/>
        </w:rPr>
      </w:pPr>
      <w:r>
        <w:rPr>
          <w:rFonts w:ascii="Times New Roman" w:hAnsi="Times New Roman" w:cs="Times New Roman"/>
          <w:sz w:val="24"/>
          <w:szCs w:val="20"/>
        </w:rPr>
        <w:t xml:space="preserve">Rucker </w:t>
      </w:r>
      <w:r w:rsidR="00377A62" w:rsidRPr="006E182F">
        <w:rPr>
          <w:rFonts w:ascii="Times New Roman" w:hAnsi="Times New Roman" w:cs="Times New Roman"/>
          <w:sz w:val="24"/>
          <w:szCs w:val="20"/>
        </w:rPr>
        <w:t>navaja specifikacijo, časovni načrt, načrt</w:t>
      </w:r>
      <w:r w:rsidR="008930C9" w:rsidRPr="006E182F">
        <w:rPr>
          <w:rFonts w:ascii="Times New Roman" w:hAnsi="Times New Roman" w:cs="Times New Roman"/>
          <w:sz w:val="24"/>
          <w:szCs w:val="20"/>
        </w:rPr>
        <w:t xml:space="preserve"> oblikovanja</w:t>
      </w:r>
      <w:r w:rsidR="00377A62" w:rsidRPr="006E182F">
        <w:rPr>
          <w:rFonts w:ascii="Times New Roman" w:hAnsi="Times New Roman" w:cs="Times New Roman"/>
          <w:sz w:val="24"/>
          <w:szCs w:val="20"/>
        </w:rPr>
        <w:t xml:space="preserve"> in dokumentacijo kot osnovne dokumente</w:t>
      </w:r>
      <w:r w:rsidR="00790E65" w:rsidRPr="006E182F">
        <w:rPr>
          <w:rFonts w:ascii="Times New Roman" w:hAnsi="Times New Roman" w:cs="Times New Roman"/>
          <w:sz w:val="24"/>
          <w:szCs w:val="20"/>
        </w:rPr>
        <w:t xml:space="preserve"> </w:t>
      </w:r>
      <w:r w:rsidR="00790E65" w:rsidRPr="006E182F">
        <w:rPr>
          <w:rFonts w:ascii="Times New Roman" w:hAnsi="Times New Roman" w:cs="Times New Roman"/>
          <w:sz w:val="24"/>
          <w:szCs w:val="20"/>
        </w:rPr>
        <w:fldChar w:fldCharType="begin"/>
      </w:r>
      <w:r w:rsidR="00790E65" w:rsidRPr="006E182F">
        <w:rPr>
          <w:rFonts w:ascii="Times New Roman" w:hAnsi="Times New Roman" w:cs="Times New Roman"/>
          <w:sz w:val="24"/>
          <w:szCs w:val="20"/>
        </w:rPr>
        <w:instrText xml:space="preserve"> ADDIN ZOTERO_ITEM CSL_CITATION {"citationID":"XTGgDHuM","properties":{"formattedCitation":"(Rucker 2002, 36)","plainCitation":"(Rucker 2002, 3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6"}],"schema":"https://github.com/citation-style-language/schema/raw/master/csl-citation.json"} </w:instrText>
      </w:r>
      <w:r w:rsidR="00790E65" w:rsidRPr="006E182F">
        <w:rPr>
          <w:rFonts w:ascii="Times New Roman" w:hAnsi="Times New Roman" w:cs="Times New Roman"/>
          <w:sz w:val="24"/>
          <w:szCs w:val="20"/>
        </w:rPr>
        <w:fldChar w:fldCharType="separate"/>
      </w:r>
      <w:r w:rsidR="00790E65" w:rsidRPr="006E182F">
        <w:rPr>
          <w:rFonts w:ascii="Times New Roman" w:hAnsi="Times New Roman" w:cs="Times New Roman"/>
          <w:sz w:val="24"/>
        </w:rPr>
        <w:t>(Rucker 2002, 36)</w:t>
      </w:r>
      <w:r w:rsidR="00790E65" w:rsidRPr="006E182F">
        <w:rPr>
          <w:rFonts w:ascii="Times New Roman" w:hAnsi="Times New Roman" w:cs="Times New Roman"/>
          <w:sz w:val="24"/>
          <w:szCs w:val="20"/>
        </w:rPr>
        <w:fldChar w:fldCharType="end"/>
      </w:r>
      <w:r w:rsidR="004C4590" w:rsidRPr="006E182F">
        <w:rPr>
          <w:rFonts w:ascii="Times New Roman" w:hAnsi="Times New Roman" w:cs="Times New Roman"/>
          <w:sz w:val="24"/>
          <w:szCs w:val="20"/>
        </w:rPr>
        <w:t>.</w:t>
      </w:r>
      <w:r w:rsidR="00640A0F" w:rsidRPr="006E182F">
        <w:rPr>
          <w:rFonts w:ascii="Times New Roman" w:hAnsi="Times New Roman" w:cs="Times New Roman"/>
          <w:sz w:val="24"/>
          <w:szCs w:val="20"/>
        </w:rPr>
        <w:t xml:space="preserve"> </w:t>
      </w:r>
    </w:p>
    <w:p w:rsidR="00C853E4" w:rsidRDefault="008446E0" w:rsidP="00CF5531">
      <w:pPr>
        <w:contextualSpacing/>
        <w:jc w:val="both"/>
        <w:rPr>
          <w:rFonts w:ascii="Times New Roman" w:hAnsi="Times New Roman" w:cs="Times New Roman"/>
          <w:sz w:val="24"/>
          <w:szCs w:val="20"/>
        </w:rPr>
      </w:pPr>
      <w:r w:rsidRPr="006E182F">
        <w:rPr>
          <w:rFonts w:ascii="Times New Roman" w:hAnsi="Times New Roman" w:cs="Times New Roman"/>
          <w:sz w:val="24"/>
          <w:szCs w:val="20"/>
        </w:rPr>
        <w:t>Schell (2008) razdeli dokumente glede na šest osnovnih skupin</w:t>
      </w:r>
      <w:r w:rsidR="001D6EB3" w:rsidRPr="006E182F">
        <w:rPr>
          <w:rFonts w:ascii="Times New Roman" w:hAnsi="Times New Roman" w:cs="Times New Roman"/>
          <w:sz w:val="24"/>
          <w:szCs w:val="20"/>
        </w:rPr>
        <w:t xml:space="preserve"> (sl. 7.5)</w:t>
      </w:r>
      <w:r w:rsidRPr="006E182F">
        <w:rPr>
          <w:rFonts w:ascii="Times New Roman" w:hAnsi="Times New Roman" w:cs="Times New Roman"/>
          <w:sz w:val="24"/>
          <w:szCs w:val="20"/>
        </w:rPr>
        <w:t xml:space="preserve"> znot</w:t>
      </w:r>
      <w:r w:rsidR="00DE16CE" w:rsidRPr="006E182F">
        <w:rPr>
          <w:rFonts w:ascii="Times New Roman" w:hAnsi="Times New Roman" w:cs="Times New Roman"/>
          <w:sz w:val="24"/>
          <w:szCs w:val="20"/>
        </w:rPr>
        <w:t>ra</w:t>
      </w:r>
      <w:r w:rsidR="00EE3930" w:rsidRPr="006E182F">
        <w:rPr>
          <w:rFonts w:ascii="Times New Roman" w:hAnsi="Times New Roman" w:cs="Times New Roman"/>
          <w:sz w:val="24"/>
          <w:szCs w:val="20"/>
        </w:rPr>
        <w:t>j katerih se le ti ustvarjajo</w:t>
      </w:r>
      <w:r w:rsidR="003A2888" w:rsidRPr="006E182F">
        <w:rPr>
          <w:rFonts w:ascii="Times New Roman" w:hAnsi="Times New Roman" w:cs="Times New Roman"/>
          <w:sz w:val="24"/>
          <w:szCs w:val="20"/>
        </w:rPr>
        <w:t>.</w:t>
      </w:r>
      <w:r w:rsidR="00387C01" w:rsidRPr="006E182F">
        <w:rPr>
          <w:rFonts w:ascii="Times New Roman" w:hAnsi="Times New Roman" w:cs="Times New Roman"/>
          <w:sz w:val="24"/>
          <w:szCs w:val="20"/>
        </w:rPr>
        <w:t xml:space="preserve"> Skupine so: oblikovanje, pisanje, upravljanje, inženiring, umetnost in igranje.</w:t>
      </w:r>
      <w:r w:rsidR="00EB75BA" w:rsidRPr="006E182F">
        <w:rPr>
          <w:rFonts w:ascii="Times New Roman" w:hAnsi="Times New Roman" w:cs="Times New Roman"/>
          <w:sz w:val="24"/>
          <w:szCs w:val="20"/>
        </w:rPr>
        <w:t xml:space="preserve"> </w:t>
      </w:r>
      <w:r w:rsidR="00872CFD" w:rsidRPr="006E182F">
        <w:rPr>
          <w:rFonts w:ascii="Times New Roman" w:hAnsi="Times New Roman" w:cs="Times New Roman"/>
          <w:sz w:val="24"/>
          <w:szCs w:val="20"/>
        </w:rPr>
        <w:t xml:space="preserve">Znotraj teh skupin </w:t>
      </w:r>
      <w:r w:rsidR="00047F19">
        <w:rPr>
          <w:rFonts w:ascii="Times New Roman" w:hAnsi="Times New Roman" w:cs="Times New Roman"/>
          <w:sz w:val="24"/>
          <w:szCs w:val="20"/>
        </w:rPr>
        <w:t xml:space="preserve">definira dokumente: pregled načrta igre, podrobni načrt igre, pregled zgodbe, tehnični dokument, pregled delovnega toka, omejitve sistema, umetniška biblija, pregled kreativnih konceptov, proračun projekta, časovni načrt projekta, zgodba, naracija, uporabniški priročni in vodnik po igri. </w:t>
      </w:r>
    </w:p>
    <w:p w:rsidR="00FB4A8F" w:rsidRDefault="003A2888" w:rsidP="00CF5531">
      <w:pPr>
        <w:contextualSpacing/>
        <w:jc w:val="both"/>
        <w:rPr>
          <w:rFonts w:ascii="Times New Roman" w:hAnsi="Times New Roman" w:cs="Times New Roman"/>
          <w:sz w:val="24"/>
          <w:szCs w:val="20"/>
        </w:rPr>
      </w:pPr>
      <w:r w:rsidRPr="006E182F">
        <w:rPr>
          <w:rFonts w:ascii="Times New Roman" w:hAnsi="Times New Roman" w:cs="Times New Roman"/>
          <w:sz w:val="24"/>
          <w:szCs w:val="20"/>
        </w:rPr>
        <w:t xml:space="preserve">Podrobneje dokumente </w:t>
      </w:r>
      <w:r w:rsidR="006906CD">
        <w:rPr>
          <w:rFonts w:ascii="Times New Roman" w:hAnsi="Times New Roman" w:cs="Times New Roman"/>
          <w:sz w:val="24"/>
          <w:szCs w:val="20"/>
        </w:rPr>
        <w:t>navede</w:t>
      </w:r>
      <w:r w:rsidR="00ED0515" w:rsidRPr="006E182F">
        <w:rPr>
          <w:rFonts w:ascii="Times New Roman" w:hAnsi="Times New Roman" w:cs="Times New Roman"/>
          <w:sz w:val="24"/>
          <w:szCs w:val="20"/>
        </w:rPr>
        <w:t xml:space="preserve"> tudi Rouse </w:t>
      </w:r>
      <w:r w:rsidR="0075697E" w:rsidRPr="006E182F">
        <w:rPr>
          <w:rFonts w:ascii="Times New Roman" w:hAnsi="Times New Roman" w:cs="Times New Roman"/>
          <w:sz w:val="24"/>
          <w:szCs w:val="20"/>
        </w:rPr>
        <w:t xml:space="preserve">III </w:t>
      </w:r>
      <w:r w:rsidRPr="006E182F">
        <w:rPr>
          <w:rFonts w:ascii="Times New Roman" w:hAnsi="Times New Roman" w:cs="Times New Roman"/>
          <w:sz w:val="24"/>
          <w:szCs w:val="20"/>
        </w:rPr>
        <w:t>(2004).</w:t>
      </w:r>
      <w:r w:rsidR="00F24626">
        <w:rPr>
          <w:rFonts w:ascii="Times New Roman" w:hAnsi="Times New Roman" w:cs="Times New Roman"/>
          <w:sz w:val="24"/>
          <w:szCs w:val="20"/>
        </w:rPr>
        <w:t xml:space="preserve"> K</w:t>
      </w:r>
      <w:r w:rsidR="00B01E56" w:rsidRPr="006E182F">
        <w:rPr>
          <w:rFonts w:ascii="Times New Roman" w:hAnsi="Times New Roman" w:cs="Times New Roman"/>
          <w:sz w:val="24"/>
          <w:szCs w:val="20"/>
        </w:rPr>
        <w:t xml:space="preserve">ot </w:t>
      </w:r>
      <w:r w:rsidRPr="006E182F">
        <w:rPr>
          <w:rFonts w:ascii="Times New Roman" w:hAnsi="Times New Roman" w:cs="Times New Roman"/>
          <w:sz w:val="24"/>
          <w:szCs w:val="20"/>
        </w:rPr>
        <w:t>prv</w:t>
      </w:r>
      <w:r w:rsidR="00463B4E" w:rsidRPr="006E182F">
        <w:rPr>
          <w:rFonts w:ascii="Times New Roman" w:hAnsi="Times New Roman" w:cs="Times New Roman"/>
          <w:sz w:val="24"/>
          <w:szCs w:val="20"/>
        </w:rPr>
        <w:t>i dokumenti</w:t>
      </w:r>
      <w:r w:rsidR="006867A5">
        <w:rPr>
          <w:rFonts w:ascii="Times New Roman" w:hAnsi="Times New Roman" w:cs="Times New Roman"/>
          <w:sz w:val="24"/>
          <w:szCs w:val="20"/>
        </w:rPr>
        <w:t xml:space="preserve"> se</w:t>
      </w:r>
      <w:r w:rsidR="00463B4E" w:rsidRPr="006E182F">
        <w:rPr>
          <w:rFonts w:ascii="Times New Roman" w:hAnsi="Times New Roman" w:cs="Times New Roman"/>
          <w:sz w:val="24"/>
          <w:szCs w:val="20"/>
        </w:rPr>
        <w:t xml:space="preserve"> </w:t>
      </w:r>
      <w:r w:rsidRPr="006E182F">
        <w:rPr>
          <w:rFonts w:ascii="Times New Roman" w:hAnsi="Times New Roman" w:cs="Times New Roman"/>
          <w:sz w:val="24"/>
          <w:szCs w:val="20"/>
        </w:rPr>
        <w:t>pojavijo konceptual</w:t>
      </w:r>
      <w:r w:rsidR="0052189D" w:rsidRPr="006E182F">
        <w:rPr>
          <w:rFonts w:ascii="Times New Roman" w:hAnsi="Times New Roman" w:cs="Times New Roman"/>
          <w:sz w:val="24"/>
          <w:szCs w:val="20"/>
        </w:rPr>
        <w:t xml:space="preserve">ni dokument, pitch ali predlog </w:t>
      </w:r>
      <w:r w:rsidR="0052189D" w:rsidRPr="006E182F">
        <w:rPr>
          <w:rFonts w:ascii="Times New Roman" w:hAnsi="Times New Roman" w:cs="Times New Roman"/>
          <w:sz w:val="24"/>
          <w:szCs w:val="20"/>
        </w:rPr>
        <w:fldChar w:fldCharType="begin"/>
      </w:r>
      <w:r w:rsidR="0052189D" w:rsidRPr="006E182F">
        <w:rPr>
          <w:rFonts w:ascii="Times New Roman" w:hAnsi="Times New Roman" w:cs="Times New Roman"/>
          <w:sz w:val="24"/>
          <w:szCs w:val="20"/>
        </w:rPr>
        <w:instrText xml:space="preserve"> ADDIN ZOTERO_ITEM CSL_CITATION {"citationID":"AtxXLNwZ","properties":{"formattedCitation":"(III 2004, 308)","plainCitation":"(III 2004, 308)"},"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08"}],"schema":"https://github.com/citation-style-language/schema/raw/master/csl-citation.json"} </w:instrText>
      </w:r>
      <w:r w:rsidR="0052189D" w:rsidRPr="006E182F">
        <w:rPr>
          <w:rFonts w:ascii="Times New Roman" w:hAnsi="Times New Roman" w:cs="Times New Roman"/>
          <w:sz w:val="24"/>
          <w:szCs w:val="20"/>
        </w:rPr>
        <w:fldChar w:fldCharType="separate"/>
      </w:r>
      <w:r w:rsidR="0052189D" w:rsidRPr="006E182F">
        <w:rPr>
          <w:rFonts w:ascii="Times New Roman" w:hAnsi="Times New Roman" w:cs="Times New Roman"/>
          <w:sz w:val="24"/>
        </w:rPr>
        <w:t>(III 2004, 308)</w:t>
      </w:r>
      <w:r w:rsidR="0052189D" w:rsidRPr="006E182F">
        <w:rPr>
          <w:rFonts w:ascii="Times New Roman" w:hAnsi="Times New Roman" w:cs="Times New Roman"/>
          <w:sz w:val="24"/>
          <w:szCs w:val="20"/>
        </w:rPr>
        <w:fldChar w:fldCharType="end"/>
      </w:r>
      <w:r w:rsidR="0052189D" w:rsidRPr="006E182F">
        <w:rPr>
          <w:rFonts w:ascii="Times New Roman" w:hAnsi="Times New Roman" w:cs="Times New Roman"/>
          <w:sz w:val="24"/>
          <w:szCs w:val="20"/>
        </w:rPr>
        <w:t>.</w:t>
      </w:r>
      <w:r w:rsidR="00361AF6" w:rsidRPr="006E182F">
        <w:rPr>
          <w:rFonts w:ascii="Times New Roman" w:hAnsi="Times New Roman" w:cs="Times New Roman"/>
          <w:sz w:val="24"/>
          <w:szCs w:val="20"/>
        </w:rPr>
        <w:t xml:space="preserve"> </w:t>
      </w:r>
      <w:r w:rsidR="00F225C0" w:rsidRPr="006E182F">
        <w:rPr>
          <w:rFonts w:ascii="Times New Roman" w:hAnsi="Times New Roman" w:cs="Times New Roman"/>
          <w:sz w:val="24"/>
          <w:szCs w:val="20"/>
        </w:rPr>
        <w:t>Nato sledi konkurenčna analiza</w:t>
      </w:r>
      <w:r w:rsidR="00222498" w:rsidRPr="006E182F">
        <w:rPr>
          <w:rFonts w:ascii="Times New Roman" w:hAnsi="Times New Roman" w:cs="Times New Roman"/>
          <w:sz w:val="24"/>
          <w:szCs w:val="20"/>
        </w:rPr>
        <w:t xml:space="preserve">, ki </w:t>
      </w:r>
      <w:r w:rsidR="00CF5531" w:rsidRPr="006E182F">
        <w:rPr>
          <w:rFonts w:ascii="Times New Roman" w:hAnsi="Times New Roman" w:cs="Times New Roman"/>
          <w:sz w:val="24"/>
          <w:szCs w:val="20"/>
        </w:rPr>
        <w:t>se lahko kreira pred samim predlogom igre ali p</w:t>
      </w:r>
      <w:r w:rsidR="001F0E95" w:rsidRPr="006E182F">
        <w:rPr>
          <w:rFonts w:ascii="Times New Roman" w:hAnsi="Times New Roman" w:cs="Times New Roman"/>
          <w:sz w:val="24"/>
          <w:szCs w:val="20"/>
        </w:rPr>
        <w:t xml:space="preserve">a, ko je razvoj igre že potrjen. </w:t>
      </w:r>
      <w:r w:rsidR="0077674E" w:rsidRPr="006E182F">
        <w:rPr>
          <w:rFonts w:ascii="Times New Roman" w:hAnsi="Times New Roman" w:cs="Times New Roman"/>
          <w:sz w:val="24"/>
          <w:szCs w:val="20"/>
        </w:rPr>
        <w:t>Sledi načrt igre, ki ga nekateri razvijalci označujejo za funkcionalno specifikacijo</w:t>
      </w:r>
      <w:r w:rsidR="00725562" w:rsidRPr="006E182F">
        <w:rPr>
          <w:rFonts w:ascii="Times New Roman" w:hAnsi="Times New Roman" w:cs="Times New Roman"/>
          <w:sz w:val="24"/>
          <w:szCs w:val="20"/>
        </w:rPr>
        <w:t xml:space="preserve">, pogosto pa je tudi odskočna deska za časovni načrt </w:t>
      </w:r>
      <w:r w:rsidR="00725562" w:rsidRPr="006E182F">
        <w:rPr>
          <w:rFonts w:ascii="Times New Roman" w:hAnsi="Times New Roman" w:cs="Times New Roman"/>
          <w:sz w:val="24"/>
          <w:szCs w:val="20"/>
        </w:rPr>
        <w:fldChar w:fldCharType="begin"/>
      </w:r>
      <w:r w:rsidR="00725562" w:rsidRPr="006E182F">
        <w:rPr>
          <w:rFonts w:ascii="Times New Roman" w:hAnsi="Times New Roman" w:cs="Times New Roman"/>
          <w:sz w:val="24"/>
          <w:szCs w:val="20"/>
        </w:rPr>
        <w:instrText xml:space="preserve"> ADDIN ZOTERO_ITEM CSL_CITATION {"citationID":"5B7bKraF","properties":{"formattedCitation":"{\\rtf (III 2004, 309\\uc0\\u8211{}10)}","plainCitation":"(III 2004, 309–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09-310"}],"schema":"https://github.com/citation-style-language/schema/raw/master/csl-citation.json"} </w:instrText>
      </w:r>
      <w:r w:rsidR="00725562" w:rsidRPr="006E182F">
        <w:rPr>
          <w:rFonts w:ascii="Times New Roman" w:hAnsi="Times New Roman" w:cs="Times New Roman"/>
          <w:sz w:val="24"/>
          <w:szCs w:val="20"/>
        </w:rPr>
        <w:fldChar w:fldCharType="separate"/>
      </w:r>
      <w:r w:rsidR="00725562" w:rsidRPr="006E182F">
        <w:rPr>
          <w:rFonts w:ascii="Times New Roman" w:hAnsi="Times New Roman" w:cs="Times New Roman"/>
          <w:sz w:val="24"/>
          <w:szCs w:val="24"/>
        </w:rPr>
        <w:t>(III 2004, 309–10)</w:t>
      </w:r>
      <w:r w:rsidR="00725562" w:rsidRPr="006E182F">
        <w:rPr>
          <w:rFonts w:ascii="Times New Roman" w:hAnsi="Times New Roman" w:cs="Times New Roman"/>
          <w:sz w:val="24"/>
          <w:szCs w:val="20"/>
        </w:rPr>
        <w:fldChar w:fldCharType="end"/>
      </w:r>
      <w:r w:rsidR="00725562" w:rsidRPr="006E182F">
        <w:rPr>
          <w:rFonts w:ascii="Times New Roman" w:hAnsi="Times New Roman" w:cs="Times New Roman"/>
          <w:sz w:val="24"/>
          <w:szCs w:val="20"/>
        </w:rPr>
        <w:t>.</w:t>
      </w:r>
      <w:r w:rsidR="00ED035D" w:rsidRPr="006E182F">
        <w:rPr>
          <w:rFonts w:ascii="Times New Roman" w:hAnsi="Times New Roman" w:cs="Times New Roman"/>
          <w:sz w:val="24"/>
          <w:szCs w:val="20"/>
        </w:rPr>
        <w:t xml:space="preserve"> Načrt igre navadno vsebuje tudi diag</w:t>
      </w:r>
      <w:r w:rsidR="005206C2" w:rsidRPr="006E182F">
        <w:rPr>
          <w:rFonts w:ascii="Times New Roman" w:hAnsi="Times New Roman" w:cs="Times New Roman"/>
          <w:sz w:val="24"/>
          <w:szCs w:val="20"/>
        </w:rPr>
        <w:t>ram poteka, lah</w:t>
      </w:r>
      <w:r w:rsidR="00F721EA" w:rsidRPr="006E182F">
        <w:rPr>
          <w:rFonts w:ascii="Times New Roman" w:hAnsi="Times New Roman" w:cs="Times New Roman"/>
          <w:sz w:val="24"/>
          <w:szCs w:val="20"/>
        </w:rPr>
        <w:t xml:space="preserve">ko pa predstavlja svoj dokument. </w:t>
      </w:r>
      <w:r w:rsidR="000C4C43" w:rsidRPr="006E182F">
        <w:rPr>
          <w:rFonts w:ascii="Times New Roman" w:hAnsi="Times New Roman" w:cs="Times New Roman"/>
          <w:sz w:val="24"/>
          <w:szCs w:val="20"/>
        </w:rPr>
        <w:t>Diagram poteka predstavlja vizualno predstavo delovanja igranja in ko</w:t>
      </w:r>
      <w:r w:rsidR="00702EBA" w:rsidRPr="006E182F">
        <w:rPr>
          <w:rFonts w:ascii="Times New Roman" w:hAnsi="Times New Roman" w:cs="Times New Roman"/>
          <w:sz w:val="24"/>
          <w:szCs w:val="20"/>
        </w:rPr>
        <w:t>nsekvence igralčev</w:t>
      </w:r>
      <w:r w:rsidR="006B6CD0" w:rsidRPr="006E182F">
        <w:rPr>
          <w:rFonts w:ascii="Times New Roman" w:hAnsi="Times New Roman" w:cs="Times New Roman"/>
          <w:sz w:val="24"/>
          <w:szCs w:val="20"/>
        </w:rPr>
        <w:t xml:space="preserve">ih odločitev </w:t>
      </w:r>
      <w:r w:rsidR="006B6CD0" w:rsidRPr="006E182F">
        <w:rPr>
          <w:rFonts w:ascii="Times New Roman" w:hAnsi="Times New Roman" w:cs="Times New Roman"/>
          <w:sz w:val="24"/>
          <w:szCs w:val="20"/>
        </w:rPr>
        <w:fldChar w:fldCharType="begin"/>
      </w:r>
      <w:r w:rsidR="006B6CD0" w:rsidRPr="006E182F">
        <w:rPr>
          <w:rFonts w:ascii="Times New Roman" w:hAnsi="Times New Roman" w:cs="Times New Roman"/>
          <w:sz w:val="24"/>
          <w:szCs w:val="20"/>
        </w:rPr>
        <w:instrText xml:space="preserve"> ADDIN ZOTERO_ITEM CSL_CITATION {"citationID":"GiydT5az","properties":{"formattedCitation":"(III 2004, 311)","plainCitation":"(III 2004, 311)"},"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1"}],"schema":"https://github.com/citation-style-language/schema/raw/master/csl-citation.json"} </w:instrText>
      </w:r>
      <w:r w:rsidR="006B6CD0" w:rsidRPr="006E182F">
        <w:rPr>
          <w:rFonts w:ascii="Times New Roman" w:hAnsi="Times New Roman" w:cs="Times New Roman"/>
          <w:sz w:val="24"/>
          <w:szCs w:val="20"/>
        </w:rPr>
        <w:fldChar w:fldCharType="separate"/>
      </w:r>
      <w:r w:rsidR="006B6CD0" w:rsidRPr="006E182F">
        <w:rPr>
          <w:rFonts w:ascii="Times New Roman" w:hAnsi="Times New Roman" w:cs="Times New Roman"/>
          <w:sz w:val="24"/>
        </w:rPr>
        <w:t>(III 2004, 311)</w:t>
      </w:r>
      <w:r w:rsidR="006B6CD0" w:rsidRPr="006E182F">
        <w:rPr>
          <w:rFonts w:ascii="Times New Roman" w:hAnsi="Times New Roman" w:cs="Times New Roman"/>
          <w:sz w:val="24"/>
          <w:szCs w:val="20"/>
        </w:rPr>
        <w:fldChar w:fldCharType="end"/>
      </w:r>
      <w:r w:rsidR="006B6CD0" w:rsidRPr="006E182F">
        <w:rPr>
          <w:rFonts w:ascii="Times New Roman" w:hAnsi="Times New Roman" w:cs="Times New Roman"/>
          <w:sz w:val="24"/>
          <w:szCs w:val="20"/>
        </w:rPr>
        <w:t xml:space="preserve">. Nato sledi zgodba in, če le ta vsebuje dialoge tudi dokument naracije </w:t>
      </w:r>
      <w:r w:rsidR="006B6CD0" w:rsidRPr="006E182F">
        <w:rPr>
          <w:rFonts w:ascii="Times New Roman" w:hAnsi="Times New Roman" w:cs="Times New Roman"/>
          <w:sz w:val="24"/>
          <w:szCs w:val="20"/>
        </w:rPr>
        <w:fldChar w:fldCharType="begin"/>
      </w:r>
      <w:r w:rsidR="006B6CD0" w:rsidRPr="006E182F">
        <w:rPr>
          <w:rFonts w:ascii="Times New Roman" w:hAnsi="Times New Roman" w:cs="Times New Roman"/>
          <w:sz w:val="24"/>
          <w:szCs w:val="20"/>
        </w:rPr>
        <w:instrText xml:space="preserve"> ADDIN ZOTERO_ITEM CSL_CITATION {"citationID":"VBquB92a","properties":{"formattedCitation":"(III 2004, 313)","plainCitation":"(III 2004, 313)"},"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3"}],"schema":"https://github.com/citation-style-language/schema/raw/master/csl-citation.json"} </w:instrText>
      </w:r>
      <w:r w:rsidR="006B6CD0" w:rsidRPr="006E182F">
        <w:rPr>
          <w:rFonts w:ascii="Times New Roman" w:hAnsi="Times New Roman" w:cs="Times New Roman"/>
          <w:sz w:val="24"/>
          <w:szCs w:val="20"/>
        </w:rPr>
        <w:fldChar w:fldCharType="separate"/>
      </w:r>
      <w:r w:rsidR="006B6CD0" w:rsidRPr="006E182F">
        <w:rPr>
          <w:rFonts w:ascii="Times New Roman" w:hAnsi="Times New Roman" w:cs="Times New Roman"/>
          <w:sz w:val="24"/>
        </w:rPr>
        <w:t>(III 2004, 313)</w:t>
      </w:r>
      <w:r w:rsidR="006B6CD0" w:rsidRPr="006E182F">
        <w:rPr>
          <w:rFonts w:ascii="Times New Roman" w:hAnsi="Times New Roman" w:cs="Times New Roman"/>
          <w:sz w:val="24"/>
          <w:szCs w:val="20"/>
        </w:rPr>
        <w:fldChar w:fldCharType="end"/>
      </w:r>
      <w:r w:rsidR="00694DE7" w:rsidRPr="006E182F">
        <w:rPr>
          <w:rFonts w:ascii="Times New Roman" w:hAnsi="Times New Roman" w:cs="Times New Roman"/>
          <w:sz w:val="24"/>
          <w:szCs w:val="20"/>
        </w:rPr>
        <w:t>.</w:t>
      </w:r>
      <w:r w:rsidR="00683481" w:rsidRPr="006E182F">
        <w:rPr>
          <w:rFonts w:ascii="Times New Roman" w:hAnsi="Times New Roman" w:cs="Times New Roman"/>
          <w:sz w:val="24"/>
          <w:szCs w:val="20"/>
        </w:rPr>
        <w:t xml:space="preserve"> Naslednji pomemben dokument je </w:t>
      </w:r>
      <w:r w:rsidR="00B306CD" w:rsidRPr="006E182F">
        <w:rPr>
          <w:rFonts w:ascii="Times New Roman" w:hAnsi="Times New Roman" w:cs="Times New Roman"/>
          <w:sz w:val="24"/>
          <w:szCs w:val="20"/>
        </w:rPr>
        <w:t>umetniška</w:t>
      </w:r>
      <w:r w:rsidR="00683481" w:rsidRPr="006E182F">
        <w:rPr>
          <w:rFonts w:ascii="Times New Roman" w:hAnsi="Times New Roman" w:cs="Times New Roman"/>
          <w:sz w:val="24"/>
          <w:szCs w:val="20"/>
        </w:rPr>
        <w:t xml:space="preserve"> biblija, ki lahko poleg usmeritev umetniškega sloga tudi tehnično dokumentacijo. Lahko narekuje število poligonov ali število</w:t>
      </w:r>
      <w:r w:rsidR="008E3B04" w:rsidRPr="006E182F">
        <w:rPr>
          <w:rFonts w:ascii="Times New Roman" w:hAnsi="Times New Roman" w:cs="Times New Roman"/>
          <w:sz w:val="24"/>
          <w:szCs w:val="20"/>
        </w:rPr>
        <w:t xml:space="preserve"> slik na sekundo pri animacijah. </w:t>
      </w:r>
      <w:r w:rsidR="00B306CD" w:rsidRPr="006E182F">
        <w:rPr>
          <w:rFonts w:ascii="Times New Roman" w:hAnsi="Times New Roman" w:cs="Times New Roman"/>
          <w:sz w:val="24"/>
          <w:szCs w:val="20"/>
        </w:rPr>
        <w:t>Umetniška biblija lahko vsebuje tudi snemalno knjigo, ki služi za pomoč pri snemanju</w:t>
      </w:r>
      <w:r w:rsidR="00CA287A" w:rsidRPr="006E182F">
        <w:rPr>
          <w:rFonts w:ascii="Times New Roman" w:hAnsi="Times New Roman" w:cs="Times New Roman"/>
          <w:sz w:val="24"/>
          <w:szCs w:val="20"/>
        </w:rPr>
        <w:t xml:space="preserve"> ali </w:t>
      </w:r>
      <w:r w:rsidR="00FE36F0" w:rsidRPr="006E182F">
        <w:rPr>
          <w:rFonts w:ascii="Times New Roman" w:hAnsi="Times New Roman" w:cs="Times New Roman"/>
          <w:sz w:val="24"/>
          <w:szCs w:val="20"/>
        </w:rPr>
        <w:t>modeliranju</w:t>
      </w:r>
      <w:r w:rsidR="00B306CD" w:rsidRPr="006E182F">
        <w:rPr>
          <w:rFonts w:ascii="Times New Roman" w:hAnsi="Times New Roman" w:cs="Times New Roman"/>
          <w:sz w:val="24"/>
          <w:szCs w:val="20"/>
        </w:rPr>
        <w:t xml:space="preserve"> prizorov</w:t>
      </w:r>
      <w:r w:rsidR="00D73D55" w:rsidRPr="006E182F">
        <w:rPr>
          <w:rFonts w:ascii="Times New Roman" w:hAnsi="Times New Roman" w:cs="Times New Roman"/>
          <w:sz w:val="24"/>
          <w:szCs w:val="20"/>
        </w:rPr>
        <w:t>.</w:t>
      </w:r>
      <w:r w:rsidR="00870E88" w:rsidRPr="006E182F">
        <w:rPr>
          <w:rFonts w:ascii="Times New Roman" w:hAnsi="Times New Roman" w:cs="Times New Roman"/>
          <w:sz w:val="24"/>
          <w:szCs w:val="20"/>
        </w:rPr>
        <w:t xml:space="preserve"> </w:t>
      </w:r>
      <w:r w:rsidR="003154B9" w:rsidRPr="006E182F">
        <w:rPr>
          <w:rFonts w:ascii="Times New Roman" w:hAnsi="Times New Roman" w:cs="Times New Roman"/>
          <w:sz w:val="24"/>
          <w:szCs w:val="20"/>
        </w:rPr>
        <w:t>Sorodni načrtu igre je tehnični dokument</w:t>
      </w:r>
      <w:r w:rsidR="003A2FEA" w:rsidRPr="006E182F">
        <w:rPr>
          <w:rFonts w:ascii="Times New Roman" w:hAnsi="Times New Roman" w:cs="Times New Roman"/>
          <w:sz w:val="24"/>
          <w:szCs w:val="20"/>
        </w:rPr>
        <w:t>. Medtem, ko načrt igre opisuje funkcionalnost igre, tehnični dokument definir</w:t>
      </w:r>
      <w:r w:rsidR="003973D4" w:rsidRPr="006E182F">
        <w:rPr>
          <w:rFonts w:ascii="Times New Roman" w:hAnsi="Times New Roman" w:cs="Times New Roman"/>
          <w:sz w:val="24"/>
          <w:szCs w:val="20"/>
        </w:rPr>
        <w:t xml:space="preserve">a načine njihove implementacije </w:t>
      </w:r>
      <w:r w:rsidR="00CA287A" w:rsidRPr="006E182F">
        <w:rPr>
          <w:rFonts w:ascii="Times New Roman" w:hAnsi="Times New Roman" w:cs="Times New Roman"/>
          <w:sz w:val="24"/>
          <w:szCs w:val="20"/>
        </w:rPr>
        <w:fldChar w:fldCharType="begin"/>
      </w:r>
      <w:r w:rsidR="00CA287A" w:rsidRPr="006E182F">
        <w:rPr>
          <w:rFonts w:ascii="Times New Roman" w:hAnsi="Times New Roman" w:cs="Times New Roman"/>
          <w:sz w:val="24"/>
          <w:szCs w:val="20"/>
        </w:rPr>
        <w:instrText xml:space="preserve"> ADDIN ZOTERO_ITEM CSL_CITATION {"citationID":"oUbwXj6L","properties":{"formattedCitation":"(III 2004, 317)","plainCitation":"(III 2004, 317)"},"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7"}],"schema":"https://github.com/citation-style-language/schema/raw/master/csl-citation.json"} </w:instrText>
      </w:r>
      <w:r w:rsidR="00CA287A" w:rsidRPr="006E182F">
        <w:rPr>
          <w:rFonts w:ascii="Times New Roman" w:hAnsi="Times New Roman" w:cs="Times New Roman"/>
          <w:sz w:val="24"/>
          <w:szCs w:val="20"/>
        </w:rPr>
        <w:fldChar w:fldCharType="separate"/>
      </w:r>
      <w:r w:rsidR="00CA287A" w:rsidRPr="006E182F">
        <w:rPr>
          <w:rFonts w:ascii="Times New Roman" w:hAnsi="Times New Roman" w:cs="Times New Roman"/>
          <w:sz w:val="24"/>
        </w:rPr>
        <w:t>(III 2004, 317)</w:t>
      </w:r>
      <w:r w:rsidR="00CA287A" w:rsidRPr="006E182F">
        <w:rPr>
          <w:rFonts w:ascii="Times New Roman" w:hAnsi="Times New Roman" w:cs="Times New Roman"/>
          <w:sz w:val="24"/>
          <w:szCs w:val="20"/>
        </w:rPr>
        <w:fldChar w:fldCharType="end"/>
      </w:r>
      <w:r w:rsidR="008C74C5" w:rsidRPr="006E182F">
        <w:rPr>
          <w:rFonts w:ascii="Times New Roman" w:hAnsi="Times New Roman" w:cs="Times New Roman"/>
          <w:sz w:val="24"/>
          <w:szCs w:val="20"/>
        </w:rPr>
        <w:t>.</w:t>
      </w:r>
      <w:r w:rsidR="005330D9" w:rsidRPr="006E182F">
        <w:rPr>
          <w:rFonts w:ascii="Times New Roman" w:hAnsi="Times New Roman" w:cs="Times New Roman"/>
          <w:sz w:val="24"/>
          <w:szCs w:val="20"/>
        </w:rPr>
        <w:t xml:space="preserve"> Kot zadnje pa Rouse III (2004) omeni časovne, poslovne in marketinške dokumente</w:t>
      </w:r>
      <w:r w:rsidR="00C8002B" w:rsidRPr="006E182F">
        <w:rPr>
          <w:rFonts w:ascii="Times New Roman" w:hAnsi="Times New Roman" w:cs="Times New Roman"/>
          <w:sz w:val="24"/>
          <w:szCs w:val="20"/>
        </w:rPr>
        <w:t>, kateri se pogosto znajdejo v takšni ali drugač</w:t>
      </w:r>
      <w:r w:rsidR="003B3BDA" w:rsidRPr="006E182F">
        <w:rPr>
          <w:rFonts w:ascii="Times New Roman" w:hAnsi="Times New Roman" w:cs="Times New Roman"/>
          <w:sz w:val="24"/>
          <w:szCs w:val="20"/>
        </w:rPr>
        <w:t>ni obliki v načrtu igre. Zaradi svoje narave so bolj primerni za ljudi, ki so usme</w:t>
      </w:r>
      <w:r w:rsidR="00DB489C" w:rsidRPr="006E182F">
        <w:rPr>
          <w:rFonts w:ascii="Times New Roman" w:hAnsi="Times New Roman" w:cs="Times New Roman"/>
          <w:sz w:val="24"/>
          <w:szCs w:val="20"/>
        </w:rPr>
        <w:t>rjeni v prodajo in oglaševanje. Dokumente je potrebno posodabljati in je bolje, da so odgovornosti poraz</w:t>
      </w:r>
      <w:r w:rsidR="003A3B0A" w:rsidRPr="006E182F">
        <w:rPr>
          <w:rFonts w:ascii="Times New Roman" w:hAnsi="Times New Roman" w:cs="Times New Roman"/>
          <w:sz w:val="24"/>
          <w:szCs w:val="20"/>
        </w:rPr>
        <w:t>deljene glede na usposobljenost</w:t>
      </w:r>
      <w:r w:rsidR="002C7DD7" w:rsidRPr="006E182F">
        <w:rPr>
          <w:rFonts w:ascii="Times New Roman" w:hAnsi="Times New Roman" w:cs="Times New Roman"/>
          <w:sz w:val="24"/>
          <w:szCs w:val="20"/>
        </w:rPr>
        <w:t xml:space="preserve"> </w:t>
      </w:r>
      <w:r w:rsidR="002C7DD7" w:rsidRPr="006E182F">
        <w:rPr>
          <w:rFonts w:ascii="Times New Roman" w:hAnsi="Times New Roman" w:cs="Times New Roman"/>
          <w:sz w:val="24"/>
          <w:szCs w:val="20"/>
        </w:rPr>
        <w:fldChar w:fldCharType="begin"/>
      </w:r>
      <w:r w:rsidR="006F57C4" w:rsidRPr="006E182F">
        <w:rPr>
          <w:rFonts w:ascii="Times New Roman" w:hAnsi="Times New Roman" w:cs="Times New Roman"/>
          <w:sz w:val="24"/>
          <w:szCs w:val="20"/>
        </w:rPr>
        <w:instrText xml:space="preserve"> ADDIN ZOTERO_ITEM CSL_CITATION {"citationID":"NCpivLmA","properties":{"formattedCitation":"(III 2004, 317)","plainCitation":"(III 2004, 317)"},"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7"}],"schema":"https://github.com/citation-style-language/schema/raw/master/csl-citation.json"} </w:instrText>
      </w:r>
      <w:r w:rsidR="002C7DD7" w:rsidRPr="006E182F">
        <w:rPr>
          <w:rFonts w:ascii="Times New Roman" w:hAnsi="Times New Roman" w:cs="Times New Roman"/>
          <w:sz w:val="24"/>
          <w:szCs w:val="20"/>
        </w:rPr>
        <w:fldChar w:fldCharType="separate"/>
      </w:r>
      <w:r w:rsidR="002C7DD7" w:rsidRPr="006E182F">
        <w:rPr>
          <w:rFonts w:ascii="Times New Roman" w:hAnsi="Times New Roman" w:cs="Times New Roman"/>
          <w:sz w:val="24"/>
        </w:rPr>
        <w:t>(III 2004, 318)</w:t>
      </w:r>
      <w:r w:rsidR="002C7DD7" w:rsidRPr="006E182F">
        <w:rPr>
          <w:rFonts w:ascii="Times New Roman" w:hAnsi="Times New Roman" w:cs="Times New Roman"/>
          <w:sz w:val="24"/>
          <w:szCs w:val="20"/>
        </w:rPr>
        <w:fldChar w:fldCharType="end"/>
      </w:r>
      <w:r w:rsidR="004575E0" w:rsidRPr="006E182F">
        <w:rPr>
          <w:rFonts w:ascii="Times New Roman" w:hAnsi="Times New Roman" w:cs="Times New Roman"/>
          <w:sz w:val="24"/>
          <w:szCs w:val="20"/>
        </w:rPr>
        <w:t>.</w:t>
      </w:r>
      <w:r w:rsidR="009764BA" w:rsidRPr="006E182F">
        <w:rPr>
          <w:rFonts w:ascii="Times New Roman" w:hAnsi="Times New Roman" w:cs="Times New Roman"/>
          <w:sz w:val="24"/>
          <w:szCs w:val="20"/>
        </w:rPr>
        <w:t xml:space="preserve"> </w:t>
      </w:r>
    </w:p>
    <w:p w:rsidR="00720F16" w:rsidRPr="006E182F" w:rsidRDefault="009764BA" w:rsidP="00CF5531">
      <w:pPr>
        <w:contextualSpacing/>
        <w:jc w:val="both"/>
        <w:rPr>
          <w:rFonts w:ascii="Times New Roman" w:hAnsi="Times New Roman" w:cs="Times New Roman"/>
          <w:sz w:val="24"/>
          <w:szCs w:val="20"/>
        </w:rPr>
      </w:pPr>
      <w:r w:rsidRPr="006E182F">
        <w:rPr>
          <w:rFonts w:ascii="Times New Roman" w:hAnsi="Times New Roman" w:cs="Times New Roman"/>
          <w:sz w:val="24"/>
          <w:szCs w:val="20"/>
        </w:rPr>
        <w:t>Adams d</w:t>
      </w:r>
      <w:r w:rsidR="00A46402" w:rsidRPr="006E182F">
        <w:rPr>
          <w:rFonts w:ascii="Times New Roman" w:hAnsi="Times New Roman" w:cs="Times New Roman"/>
          <w:sz w:val="24"/>
          <w:szCs w:val="20"/>
        </w:rPr>
        <w:t xml:space="preserve">efinira višji koncept kot abstraktni dokument, </w:t>
      </w:r>
      <w:r w:rsidR="00E036AF" w:rsidRPr="006E182F">
        <w:rPr>
          <w:rFonts w:ascii="Times New Roman" w:hAnsi="Times New Roman" w:cs="Times New Roman"/>
          <w:sz w:val="24"/>
          <w:szCs w:val="20"/>
        </w:rPr>
        <w:t xml:space="preserve">ki služi za dokumentiranje </w:t>
      </w:r>
      <w:r w:rsidR="000F3B1C" w:rsidRPr="006E182F">
        <w:rPr>
          <w:rFonts w:ascii="Times New Roman" w:hAnsi="Times New Roman" w:cs="Times New Roman"/>
          <w:sz w:val="24"/>
          <w:szCs w:val="20"/>
        </w:rPr>
        <w:t>idej.</w:t>
      </w:r>
      <w:r w:rsidR="005D391E" w:rsidRPr="006E182F">
        <w:rPr>
          <w:rFonts w:ascii="Times New Roman" w:hAnsi="Times New Roman" w:cs="Times New Roman"/>
          <w:sz w:val="24"/>
          <w:szCs w:val="20"/>
        </w:rPr>
        <w:t xml:space="preserve"> T.i. pitch predstavlja dokument analize igre, ki služi za predstavitev</w:t>
      </w:r>
      <w:r w:rsidR="002306E4" w:rsidRPr="006E182F">
        <w:rPr>
          <w:rFonts w:ascii="Times New Roman" w:hAnsi="Times New Roman" w:cs="Times New Roman"/>
          <w:sz w:val="24"/>
          <w:szCs w:val="20"/>
        </w:rPr>
        <w:t xml:space="preserve"> ideje naročniku.</w:t>
      </w:r>
      <w:r w:rsidR="00E232B1" w:rsidRPr="006E182F">
        <w:rPr>
          <w:rFonts w:ascii="Times New Roman" w:hAnsi="Times New Roman" w:cs="Times New Roman"/>
          <w:sz w:val="24"/>
          <w:szCs w:val="20"/>
        </w:rPr>
        <w:t xml:space="preserve"> Načrt</w:t>
      </w:r>
      <w:r w:rsidR="00741724" w:rsidRPr="006E182F">
        <w:rPr>
          <w:rFonts w:ascii="Times New Roman" w:hAnsi="Times New Roman" w:cs="Times New Roman"/>
          <w:sz w:val="24"/>
          <w:szCs w:val="20"/>
        </w:rPr>
        <w:t xml:space="preserve"> igre </w:t>
      </w:r>
      <w:r w:rsidR="00E232B1" w:rsidRPr="006E182F">
        <w:rPr>
          <w:rFonts w:ascii="Times New Roman" w:hAnsi="Times New Roman" w:cs="Times New Roman"/>
          <w:sz w:val="24"/>
          <w:szCs w:val="20"/>
        </w:rPr>
        <w:t>razdeli na oblikovanje osrednjega igralca, oblikovanje sveta in uporabniškega vmesnika.</w:t>
      </w:r>
      <w:r w:rsidR="004C462B" w:rsidRPr="006E182F">
        <w:rPr>
          <w:rFonts w:ascii="Times New Roman" w:hAnsi="Times New Roman" w:cs="Times New Roman"/>
          <w:sz w:val="24"/>
          <w:szCs w:val="20"/>
        </w:rPr>
        <w:t xml:space="preserve"> Ti dokumenti skupaj predstavljajo načrt igre, ki lahko vsebuje tudi diagram</w:t>
      </w:r>
      <w:r w:rsidR="00AE6B05" w:rsidRPr="006E182F">
        <w:rPr>
          <w:rFonts w:ascii="Times New Roman" w:hAnsi="Times New Roman" w:cs="Times New Roman"/>
          <w:sz w:val="24"/>
          <w:szCs w:val="20"/>
        </w:rPr>
        <w:t xml:space="preserve"> poteka delovanja in odločitev. Kar drugi avtorji niso opredelili je dokument napredovanja, ki definira </w:t>
      </w:r>
      <w:r w:rsidR="00AE6B05" w:rsidRPr="006E182F">
        <w:rPr>
          <w:rFonts w:ascii="Times New Roman" w:hAnsi="Times New Roman" w:cs="Times New Roman"/>
          <w:sz w:val="24"/>
          <w:szCs w:val="20"/>
        </w:rPr>
        <w:lastRenderedPageBreak/>
        <w:t>napredovanje po stop</w:t>
      </w:r>
      <w:r w:rsidR="00865325" w:rsidRPr="006E182F">
        <w:rPr>
          <w:rFonts w:ascii="Times New Roman" w:hAnsi="Times New Roman" w:cs="Times New Roman"/>
          <w:sz w:val="24"/>
          <w:szCs w:val="20"/>
        </w:rPr>
        <w:t>njah, če je igranje temu namenjeno.</w:t>
      </w:r>
      <w:r w:rsidR="0020309F" w:rsidRPr="006E182F">
        <w:rPr>
          <w:rFonts w:ascii="Times New Roman" w:hAnsi="Times New Roman" w:cs="Times New Roman"/>
          <w:sz w:val="24"/>
          <w:szCs w:val="20"/>
        </w:rPr>
        <w:t xml:space="preserve"> Prav tako definira tudi avdio dokument, ki </w:t>
      </w:r>
      <w:r w:rsidR="00CB7BC6" w:rsidRPr="006E182F">
        <w:rPr>
          <w:rFonts w:ascii="Times New Roman" w:hAnsi="Times New Roman" w:cs="Times New Roman"/>
          <w:sz w:val="24"/>
          <w:szCs w:val="20"/>
        </w:rPr>
        <w:t xml:space="preserve">je združen z dokumentom naracij. </w:t>
      </w:r>
      <w:r w:rsidR="00644E05" w:rsidRPr="006E182F">
        <w:rPr>
          <w:rFonts w:ascii="Times New Roman" w:hAnsi="Times New Roman" w:cs="Times New Roman"/>
          <w:sz w:val="24"/>
          <w:szCs w:val="20"/>
        </w:rPr>
        <w:t xml:space="preserve">Kot zadnjega omenja </w:t>
      </w:r>
      <w:r w:rsidR="002E7500" w:rsidRPr="006E182F">
        <w:rPr>
          <w:rFonts w:ascii="Times New Roman" w:hAnsi="Times New Roman" w:cs="Times New Roman"/>
          <w:sz w:val="24"/>
          <w:szCs w:val="20"/>
        </w:rPr>
        <w:t>scenarij</w:t>
      </w:r>
      <w:r w:rsidR="00644E05" w:rsidRPr="006E182F">
        <w:rPr>
          <w:rFonts w:ascii="Times New Roman" w:hAnsi="Times New Roman" w:cs="Times New Roman"/>
          <w:sz w:val="24"/>
          <w:szCs w:val="20"/>
        </w:rPr>
        <w:t xml:space="preserve"> igre, ki predstavlja def</w:t>
      </w:r>
      <w:r w:rsidR="00B948A7" w:rsidRPr="006E182F">
        <w:rPr>
          <w:rFonts w:ascii="Times New Roman" w:hAnsi="Times New Roman" w:cs="Times New Roman"/>
          <w:sz w:val="24"/>
          <w:szCs w:val="20"/>
        </w:rPr>
        <w:t xml:space="preserve">inicijo temeljnega igranja igre </w:t>
      </w:r>
      <w:r w:rsidR="00B948A7" w:rsidRPr="006E182F">
        <w:rPr>
          <w:rFonts w:ascii="Times New Roman" w:hAnsi="Times New Roman" w:cs="Times New Roman"/>
          <w:sz w:val="24"/>
          <w:szCs w:val="20"/>
        </w:rPr>
        <w:fldChar w:fldCharType="begin"/>
      </w:r>
      <w:r w:rsidR="00B948A7" w:rsidRPr="006E182F">
        <w:rPr>
          <w:rFonts w:ascii="Times New Roman" w:hAnsi="Times New Roman" w:cs="Times New Roman"/>
          <w:sz w:val="24"/>
          <w:szCs w:val="20"/>
        </w:rPr>
        <w:instrText xml:space="preserve"> ADDIN ZOTERO_ITEM CSL_CITATION {"citationID":"kLnOieDe","properties":{"formattedCitation":"{\\rtf (Adams 2013, 59\\uc0\\u8211{}62)}","plainCitation":"(Adams 2013, 59–62)"},"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59-62"}],"schema":"https://github.com/citation-style-language/schema/raw/master/csl-citation.json"} </w:instrText>
      </w:r>
      <w:r w:rsidR="00B948A7" w:rsidRPr="006E182F">
        <w:rPr>
          <w:rFonts w:ascii="Times New Roman" w:hAnsi="Times New Roman" w:cs="Times New Roman"/>
          <w:sz w:val="24"/>
          <w:szCs w:val="20"/>
        </w:rPr>
        <w:fldChar w:fldCharType="separate"/>
      </w:r>
      <w:r w:rsidR="00B948A7" w:rsidRPr="006E182F">
        <w:rPr>
          <w:rFonts w:ascii="Times New Roman" w:hAnsi="Times New Roman" w:cs="Times New Roman"/>
          <w:sz w:val="24"/>
          <w:szCs w:val="24"/>
        </w:rPr>
        <w:t>(Adams 2013, 59–62)</w:t>
      </w:r>
      <w:r w:rsidR="00B948A7" w:rsidRPr="006E182F">
        <w:rPr>
          <w:rFonts w:ascii="Times New Roman" w:hAnsi="Times New Roman" w:cs="Times New Roman"/>
          <w:sz w:val="24"/>
          <w:szCs w:val="20"/>
        </w:rPr>
        <w:fldChar w:fldCharType="end"/>
      </w:r>
      <w:r w:rsidR="00B948A7" w:rsidRPr="006E182F">
        <w:rPr>
          <w:rFonts w:ascii="Times New Roman" w:hAnsi="Times New Roman" w:cs="Times New Roman"/>
          <w:sz w:val="24"/>
          <w:szCs w:val="20"/>
        </w:rPr>
        <w:t>.</w:t>
      </w:r>
    </w:p>
    <w:p w:rsidR="00BE0612" w:rsidRPr="006E182F" w:rsidRDefault="00F528FD" w:rsidP="00CF5531">
      <w:pPr>
        <w:contextualSpacing/>
        <w:jc w:val="both"/>
        <w:rPr>
          <w:rFonts w:ascii="Times New Roman" w:hAnsi="Times New Roman" w:cs="Times New Roman"/>
          <w:sz w:val="24"/>
          <w:szCs w:val="20"/>
        </w:rPr>
      </w:pPr>
      <w:r w:rsidRPr="006E182F">
        <w:rPr>
          <w:rFonts w:ascii="Times New Roman" w:hAnsi="Times New Roman" w:cs="Times New Roman"/>
          <w:sz w:val="24"/>
          <w:szCs w:val="20"/>
        </w:rPr>
        <w:t>Podjetja imajo lahko r</w:t>
      </w:r>
      <w:r w:rsidR="00901B9F" w:rsidRPr="006E182F">
        <w:rPr>
          <w:rFonts w:ascii="Times New Roman" w:hAnsi="Times New Roman" w:cs="Times New Roman"/>
          <w:sz w:val="24"/>
          <w:szCs w:val="20"/>
        </w:rPr>
        <w:t>azlične standarde dokumentacije.</w:t>
      </w:r>
      <w:r w:rsidR="00CF72C6" w:rsidRPr="006E182F">
        <w:rPr>
          <w:rFonts w:ascii="Times New Roman" w:hAnsi="Times New Roman" w:cs="Times New Roman"/>
          <w:sz w:val="24"/>
          <w:szCs w:val="20"/>
        </w:rPr>
        <w:t xml:space="preserve"> Nekatera ustvarijo več dokum</w:t>
      </w:r>
      <w:r w:rsidR="009E3166" w:rsidRPr="006E182F">
        <w:rPr>
          <w:rFonts w:ascii="Times New Roman" w:hAnsi="Times New Roman" w:cs="Times New Roman"/>
          <w:sz w:val="24"/>
          <w:szCs w:val="20"/>
        </w:rPr>
        <w:t>entov, druga manj. Navadno je dokumentacij</w:t>
      </w:r>
      <w:r w:rsidR="00835494" w:rsidRPr="006E182F">
        <w:rPr>
          <w:rFonts w:ascii="Times New Roman" w:hAnsi="Times New Roman" w:cs="Times New Roman"/>
          <w:sz w:val="24"/>
          <w:szCs w:val="20"/>
        </w:rPr>
        <w:t>a obratno proporcionalna stopnji zaupanja založnika in izkušenosti</w:t>
      </w:r>
      <w:r w:rsidR="006F57C4" w:rsidRPr="006E182F">
        <w:rPr>
          <w:rFonts w:ascii="Times New Roman" w:hAnsi="Times New Roman" w:cs="Times New Roman"/>
          <w:sz w:val="24"/>
          <w:szCs w:val="20"/>
        </w:rPr>
        <w:t xml:space="preserve"> razvojne</w:t>
      </w:r>
      <w:r w:rsidR="009E3166" w:rsidRPr="006E182F">
        <w:rPr>
          <w:rFonts w:ascii="Times New Roman" w:hAnsi="Times New Roman" w:cs="Times New Roman"/>
          <w:sz w:val="24"/>
          <w:szCs w:val="20"/>
        </w:rPr>
        <w:t xml:space="preserve"> ekipe</w:t>
      </w:r>
      <w:r w:rsidR="00D610B1" w:rsidRPr="006E182F">
        <w:rPr>
          <w:rFonts w:ascii="Times New Roman" w:hAnsi="Times New Roman" w:cs="Times New Roman"/>
          <w:sz w:val="24"/>
          <w:szCs w:val="20"/>
        </w:rPr>
        <w:t>. Ne glede na izkušnje dobra dokumentacija pripomore k boljšem razvoju</w:t>
      </w:r>
      <w:r w:rsidR="006F57C4" w:rsidRPr="006E182F">
        <w:rPr>
          <w:rFonts w:ascii="Times New Roman" w:hAnsi="Times New Roman" w:cs="Times New Roman"/>
          <w:sz w:val="24"/>
          <w:szCs w:val="20"/>
        </w:rPr>
        <w:t xml:space="preserve"> </w:t>
      </w:r>
      <w:r w:rsidR="006F57C4" w:rsidRPr="006E182F">
        <w:rPr>
          <w:rFonts w:ascii="Times New Roman" w:hAnsi="Times New Roman" w:cs="Times New Roman"/>
          <w:sz w:val="24"/>
          <w:szCs w:val="20"/>
        </w:rPr>
        <w:fldChar w:fldCharType="begin"/>
      </w:r>
      <w:r w:rsidR="006F57C4" w:rsidRPr="006E182F">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6F57C4" w:rsidRPr="006E182F">
        <w:rPr>
          <w:rFonts w:ascii="Times New Roman" w:hAnsi="Times New Roman" w:cs="Times New Roman"/>
          <w:sz w:val="24"/>
          <w:szCs w:val="20"/>
        </w:rPr>
        <w:fldChar w:fldCharType="separate"/>
      </w:r>
      <w:r w:rsidR="006F57C4" w:rsidRPr="006E182F">
        <w:rPr>
          <w:rFonts w:ascii="Times New Roman" w:hAnsi="Times New Roman" w:cs="Times New Roman"/>
          <w:sz w:val="24"/>
        </w:rPr>
        <w:t>(III 2004, 319)</w:t>
      </w:r>
      <w:r w:rsidR="006F57C4" w:rsidRPr="006E182F">
        <w:rPr>
          <w:rFonts w:ascii="Times New Roman" w:hAnsi="Times New Roman" w:cs="Times New Roman"/>
          <w:sz w:val="24"/>
          <w:szCs w:val="20"/>
        </w:rPr>
        <w:fldChar w:fldCharType="end"/>
      </w:r>
      <w:r w:rsidR="00434408" w:rsidRPr="006E182F">
        <w:rPr>
          <w:rFonts w:ascii="Times New Roman" w:hAnsi="Times New Roman" w:cs="Times New Roman"/>
          <w:sz w:val="24"/>
          <w:szCs w:val="20"/>
        </w:rPr>
        <w:t>.</w:t>
      </w:r>
      <w:r w:rsidR="004C6985" w:rsidRPr="006E182F">
        <w:rPr>
          <w:rFonts w:ascii="Times New Roman" w:hAnsi="Times New Roman" w:cs="Times New Roman"/>
          <w:sz w:val="24"/>
          <w:szCs w:val="20"/>
        </w:rPr>
        <w:t xml:space="preserve"> Slika 7.5 spodaj prikazuje konsolidacijo vseh dokumentov, ki predstavljajo model</w:t>
      </w:r>
      <w:r w:rsidR="00EF5C91" w:rsidRPr="006E182F">
        <w:rPr>
          <w:rFonts w:ascii="Times New Roman" w:hAnsi="Times New Roman" w:cs="Times New Roman"/>
          <w:sz w:val="24"/>
          <w:szCs w:val="20"/>
        </w:rPr>
        <w:t xml:space="preserve"> artefaktov. Prvi dokument predstavlja</w:t>
      </w:r>
      <w:r w:rsidR="008204D0" w:rsidRPr="006E182F">
        <w:rPr>
          <w:rFonts w:ascii="Times New Roman" w:hAnsi="Times New Roman" w:cs="Times New Roman"/>
          <w:sz w:val="24"/>
          <w:szCs w:val="20"/>
        </w:rPr>
        <w:t xml:space="preserve"> koncept, ki pomaga ravnatelj</w:t>
      </w:r>
      <w:r w:rsidR="008D0F49" w:rsidRPr="006E182F">
        <w:rPr>
          <w:rFonts w:ascii="Times New Roman" w:hAnsi="Times New Roman" w:cs="Times New Roman"/>
          <w:sz w:val="24"/>
          <w:szCs w:val="20"/>
        </w:rPr>
        <w:t>stvu oceniti izvedljivost ideje</w:t>
      </w:r>
      <w:r w:rsidR="00FB176F" w:rsidRPr="006E182F">
        <w:rPr>
          <w:rFonts w:ascii="Times New Roman" w:hAnsi="Times New Roman" w:cs="Times New Roman"/>
          <w:sz w:val="24"/>
          <w:szCs w:val="20"/>
        </w:rPr>
        <w:t xml:space="preserve"> </w:t>
      </w:r>
      <w:r w:rsidR="00582423" w:rsidRPr="006E182F">
        <w:rPr>
          <w:rFonts w:ascii="Times New Roman" w:hAnsi="Times New Roman" w:cs="Times New Roman"/>
          <w:sz w:val="24"/>
          <w:szCs w:val="20"/>
        </w:rPr>
        <w:fldChar w:fldCharType="begin"/>
      </w:r>
      <w:r w:rsidR="00582423" w:rsidRPr="006E182F">
        <w:rPr>
          <w:rFonts w:ascii="Times New Roman" w:hAnsi="Times New Roman" w:cs="Times New Roman"/>
          <w:sz w:val="24"/>
          <w:szCs w:val="20"/>
        </w:rPr>
        <w:instrText xml:space="preserve"> ADDIN ZOTERO_ITEM CSL_CITATION {"citationID":"gcd7XIwM","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582423" w:rsidRPr="006E182F">
        <w:rPr>
          <w:rFonts w:ascii="Times New Roman" w:hAnsi="Times New Roman" w:cs="Times New Roman"/>
          <w:sz w:val="24"/>
          <w:szCs w:val="20"/>
        </w:rPr>
        <w:fldChar w:fldCharType="separate"/>
      </w:r>
      <w:r w:rsidR="00582423" w:rsidRPr="006E182F">
        <w:rPr>
          <w:rFonts w:ascii="Times New Roman" w:hAnsi="Times New Roman" w:cs="Times New Roman"/>
          <w:sz w:val="24"/>
        </w:rPr>
        <w:t>(Novak 2012, 382)</w:t>
      </w:r>
      <w:r w:rsidR="00582423" w:rsidRPr="006E182F">
        <w:rPr>
          <w:rFonts w:ascii="Times New Roman" w:hAnsi="Times New Roman" w:cs="Times New Roman"/>
          <w:sz w:val="24"/>
          <w:szCs w:val="20"/>
        </w:rPr>
        <w:fldChar w:fldCharType="end"/>
      </w:r>
      <w:r w:rsidR="001828D7" w:rsidRPr="006E182F">
        <w:rPr>
          <w:rFonts w:ascii="Times New Roman" w:hAnsi="Times New Roman" w:cs="Times New Roman"/>
          <w:sz w:val="24"/>
          <w:szCs w:val="20"/>
        </w:rPr>
        <w:t>.</w:t>
      </w:r>
      <w:r w:rsidR="00FB176F" w:rsidRPr="006E182F">
        <w:rPr>
          <w:rFonts w:ascii="Times New Roman" w:hAnsi="Times New Roman" w:cs="Times New Roman"/>
          <w:sz w:val="24"/>
          <w:szCs w:val="20"/>
        </w:rPr>
        <w:t xml:space="preserve"> </w:t>
      </w:r>
      <w:r w:rsidR="007F15E7" w:rsidRPr="006E182F">
        <w:rPr>
          <w:rFonts w:ascii="Times New Roman" w:hAnsi="Times New Roman" w:cs="Times New Roman"/>
          <w:sz w:val="24"/>
          <w:szCs w:val="20"/>
        </w:rPr>
        <w:t>Predloga igre ali nagovor je naslednji dokument, ki predstavlja komponente igre bolj podrobno</w:t>
      </w:r>
      <w:r w:rsidR="00B36352" w:rsidRPr="006E182F">
        <w:rPr>
          <w:rFonts w:ascii="Times New Roman" w:hAnsi="Times New Roman" w:cs="Times New Roman"/>
          <w:sz w:val="24"/>
          <w:szCs w:val="20"/>
        </w:rPr>
        <w:t>. Namen predloge igre je predstavitev igre podjetju ali partnerju.</w:t>
      </w:r>
      <w:r w:rsidR="00BD4BB3" w:rsidRPr="006E182F">
        <w:rPr>
          <w:rFonts w:ascii="Times New Roman" w:hAnsi="Times New Roman" w:cs="Times New Roman"/>
          <w:sz w:val="24"/>
          <w:szCs w:val="20"/>
        </w:rPr>
        <w:t xml:space="preserve"> Ta dokument se bolje posveti zgodbi in opisu likov</w:t>
      </w:r>
      <w:r w:rsidR="00FD122E" w:rsidRPr="006E182F">
        <w:rPr>
          <w:rFonts w:ascii="Times New Roman" w:hAnsi="Times New Roman" w:cs="Times New Roman"/>
          <w:sz w:val="24"/>
          <w:szCs w:val="20"/>
        </w:rPr>
        <w:t xml:space="preserve"> </w:t>
      </w:r>
      <w:r w:rsidR="00FD122E" w:rsidRPr="006E182F">
        <w:rPr>
          <w:rFonts w:ascii="Times New Roman" w:hAnsi="Times New Roman" w:cs="Times New Roman"/>
          <w:sz w:val="24"/>
          <w:szCs w:val="20"/>
        </w:rPr>
        <w:fldChar w:fldCharType="begin"/>
      </w:r>
      <w:r w:rsidR="005334A4" w:rsidRPr="006E182F">
        <w:rPr>
          <w:rFonts w:ascii="Times New Roman" w:hAnsi="Times New Roman" w:cs="Times New Roman"/>
          <w:sz w:val="24"/>
          <w:szCs w:val="20"/>
        </w:rPr>
        <w:instrText xml:space="preserve"> ADDIN ZOTERO_ITEM CSL_CITATION {"citationID":"dKER5kqU","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FD122E" w:rsidRPr="006E182F">
        <w:rPr>
          <w:rFonts w:ascii="Times New Roman" w:hAnsi="Times New Roman" w:cs="Times New Roman"/>
          <w:sz w:val="24"/>
          <w:szCs w:val="20"/>
        </w:rPr>
        <w:fldChar w:fldCharType="separate"/>
      </w:r>
      <w:r w:rsidR="005D1C7E" w:rsidRPr="006E182F">
        <w:rPr>
          <w:rFonts w:ascii="Times New Roman" w:hAnsi="Times New Roman" w:cs="Times New Roman"/>
          <w:sz w:val="24"/>
        </w:rPr>
        <w:t>(Novak 2012, 387</w:t>
      </w:r>
      <w:r w:rsidR="00FD122E" w:rsidRPr="006E182F">
        <w:rPr>
          <w:rFonts w:ascii="Times New Roman" w:hAnsi="Times New Roman" w:cs="Times New Roman"/>
          <w:sz w:val="24"/>
        </w:rPr>
        <w:t>)</w:t>
      </w:r>
      <w:r w:rsidR="00FD122E" w:rsidRPr="006E182F">
        <w:rPr>
          <w:rFonts w:ascii="Times New Roman" w:hAnsi="Times New Roman" w:cs="Times New Roman"/>
          <w:sz w:val="24"/>
          <w:szCs w:val="20"/>
        </w:rPr>
        <w:fldChar w:fldCharType="end"/>
      </w:r>
      <w:r w:rsidR="001F1011" w:rsidRPr="006E182F">
        <w:rPr>
          <w:rFonts w:ascii="Times New Roman" w:hAnsi="Times New Roman" w:cs="Times New Roman"/>
          <w:sz w:val="24"/>
          <w:szCs w:val="20"/>
        </w:rPr>
        <w:t>.</w:t>
      </w:r>
      <w:r w:rsidR="00D21310" w:rsidRPr="006E182F">
        <w:rPr>
          <w:rFonts w:ascii="Times New Roman" w:hAnsi="Times New Roman" w:cs="Times New Roman"/>
          <w:sz w:val="24"/>
          <w:szCs w:val="20"/>
        </w:rPr>
        <w:t xml:space="preserve"> Nadgrad</w:t>
      </w:r>
      <w:r w:rsidR="00A34CCA" w:rsidRPr="006E182F">
        <w:rPr>
          <w:rFonts w:ascii="Times New Roman" w:hAnsi="Times New Roman" w:cs="Times New Roman"/>
          <w:sz w:val="24"/>
          <w:szCs w:val="20"/>
        </w:rPr>
        <w:t xml:space="preserve">nja predloge igre je načrt igre. </w:t>
      </w:r>
      <w:r w:rsidR="00C765DF" w:rsidRPr="006E182F">
        <w:rPr>
          <w:rFonts w:ascii="Times New Roman" w:hAnsi="Times New Roman" w:cs="Times New Roman"/>
          <w:sz w:val="24"/>
          <w:szCs w:val="20"/>
        </w:rPr>
        <w:t>Temu sledijo tehnični dokument, dokument testiranja in dokument zvoka in naracij.</w:t>
      </w:r>
      <w:r w:rsidR="009B5AC9" w:rsidRPr="006E182F">
        <w:rPr>
          <w:rFonts w:ascii="Times New Roman" w:hAnsi="Times New Roman" w:cs="Times New Roman"/>
          <w:sz w:val="24"/>
          <w:szCs w:val="20"/>
        </w:rPr>
        <w:t xml:space="preserve"> Medtem ko so navedeni dokumenti navadno nastavljeni v pred produkcijskem času se umetnikova biblija </w:t>
      </w:r>
      <w:r w:rsidR="00F761E4" w:rsidRPr="006E182F">
        <w:rPr>
          <w:rFonts w:ascii="Times New Roman" w:hAnsi="Times New Roman" w:cs="Times New Roman"/>
          <w:sz w:val="24"/>
          <w:szCs w:val="20"/>
        </w:rPr>
        <w:t>navadno gradi iterativno v času produkcije</w:t>
      </w:r>
      <w:r w:rsidR="005334A4" w:rsidRPr="006E182F">
        <w:rPr>
          <w:rFonts w:ascii="Times New Roman" w:hAnsi="Times New Roman" w:cs="Times New Roman"/>
          <w:sz w:val="24"/>
          <w:szCs w:val="20"/>
        </w:rPr>
        <w:t xml:space="preserve"> </w:t>
      </w:r>
      <w:r w:rsidR="005334A4" w:rsidRPr="006E182F">
        <w:rPr>
          <w:rFonts w:ascii="Times New Roman" w:hAnsi="Times New Roman" w:cs="Times New Roman"/>
          <w:sz w:val="24"/>
          <w:szCs w:val="20"/>
        </w:rPr>
        <w:fldChar w:fldCharType="begin"/>
      </w:r>
      <w:r w:rsidR="005334A4" w:rsidRPr="006E182F">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334A4" w:rsidRPr="006E182F">
        <w:rPr>
          <w:rFonts w:ascii="Times New Roman" w:hAnsi="Times New Roman" w:cs="Times New Roman"/>
          <w:sz w:val="24"/>
          <w:szCs w:val="20"/>
        </w:rPr>
        <w:fldChar w:fldCharType="separate"/>
      </w:r>
      <w:r w:rsidR="00D47EEC" w:rsidRPr="006E182F">
        <w:rPr>
          <w:rFonts w:ascii="Times New Roman" w:hAnsi="Times New Roman" w:cs="Times New Roman"/>
          <w:sz w:val="24"/>
        </w:rPr>
        <w:t>(Bartle 2003, 87-88</w:t>
      </w:r>
      <w:r w:rsidR="005334A4" w:rsidRPr="006E182F">
        <w:rPr>
          <w:rFonts w:ascii="Times New Roman" w:hAnsi="Times New Roman" w:cs="Times New Roman"/>
          <w:sz w:val="24"/>
        </w:rPr>
        <w:t>)</w:t>
      </w:r>
      <w:r w:rsidR="005334A4" w:rsidRPr="006E182F">
        <w:rPr>
          <w:rFonts w:ascii="Times New Roman" w:hAnsi="Times New Roman" w:cs="Times New Roman"/>
          <w:sz w:val="24"/>
          <w:szCs w:val="20"/>
        </w:rPr>
        <w:fldChar w:fldCharType="end"/>
      </w:r>
      <w:r w:rsidR="00257691" w:rsidRPr="006E182F">
        <w:rPr>
          <w:rFonts w:ascii="Times New Roman" w:hAnsi="Times New Roman" w:cs="Times New Roman"/>
          <w:sz w:val="24"/>
          <w:szCs w:val="20"/>
        </w:rPr>
        <w:t>.</w:t>
      </w:r>
      <w:r w:rsidR="00FA6162" w:rsidRPr="006E182F">
        <w:rPr>
          <w:rFonts w:ascii="Times New Roman" w:hAnsi="Times New Roman" w:cs="Times New Roman"/>
          <w:sz w:val="24"/>
          <w:szCs w:val="20"/>
        </w:rPr>
        <w:t xml:space="preserve"> Zadnji artefakt predstavlja prototip, ki velja</w:t>
      </w:r>
      <w:r w:rsidR="00B00FC1" w:rsidRPr="006E182F">
        <w:rPr>
          <w:rFonts w:ascii="Times New Roman" w:hAnsi="Times New Roman" w:cs="Times New Roman"/>
          <w:sz w:val="24"/>
          <w:szCs w:val="20"/>
        </w:rPr>
        <w:t xml:space="preserve"> za dokaz delovanja koncepta in zmožnost premagovanja tehničnih zahtevnosti </w:t>
      </w:r>
      <w:r w:rsidR="00B00FC1" w:rsidRPr="006E182F">
        <w:rPr>
          <w:rFonts w:ascii="Times New Roman" w:hAnsi="Times New Roman" w:cs="Times New Roman"/>
          <w:sz w:val="24"/>
          <w:szCs w:val="20"/>
        </w:rPr>
        <w:fldChar w:fldCharType="begin"/>
      </w:r>
      <w:r w:rsidR="00B00FC1" w:rsidRPr="006E182F">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B00FC1" w:rsidRPr="006E182F">
        <w:rPr>
          <w:rFonts w:ascii="Times New Roman" w:hAnsi="Times New Roman" w:cs="Times New Roman"/>
          <w:sz w:val="24"/>
          <w:szCs w:val="20"/>
        </w:rPr>
        <w:fldChar w:fldCharType="separate"/>
      </w:r>
      <w:r w:rsidR="00B00FC1" w:rsidRPr="006E182F">
        <w:rPr>
          <w:rFonts w:ascii="Times New Roman" w:hAnsi="Times New Roman" w:cs="Times New Roman"/>
          <w:sz w:val="24"/>
        </w:rPr>
        <w:t>(Bartle 2003, 88)</w:t>
      </w:r>
      <w:r w:rsidR="00B00FC1" w:rsidRPr="006E182F">
        <w:rPr>
          <w:rFonts w:ascii="Times New Roman" w:hAnsi="Times New Roman" w:cs="Times New Roman"/>
          <w:sz w:val="24"/>
          <w:szCs w:val="20"/>
        </w:rPr>
        <w:fldChar w:fldCharType="end"/>
      </w:r>
      <w:r w:rsidR="0042604B" w:rsidRPr="006E182F">
        <w:rPr>
          <w:rFonts w:ascii="Times New Roman" w:hAnsi="Times New Roman" w:cs="Times New Roman"/>
          <w:sz w:val="24"/>
          <w:szCs w:val="20"/>
        </w:rPr>
        <w:t>.</w:t>
      </w:r>
      <w:r w:rsidR="004C2720">
        <w:rPr>
          <w:rFonts w:ascii="Times New Roman" w:hAnsi="Times New Roman" w:cs="Times New Roman"/>
          <w:sz w:val="24"/>
          <w:szCs w:val="20"/>
        </w:rPr>
        <w:t xml:space="preserve"> Na podlagi tega lahko vodstvo določi </w:t>
      </w:r>
      <w:r w:rsidR="00C62E4D" w:rsidRPr="006E182F">
        <w:rPr>
          <w:rFonts w:ascii="Times New Roman" w:hAnsi="Times New Roman" w:cs="Times New Roman"/>
          <w:sz w:val="24"/>
          <w:szCs w:val="20"/>
        </w:rPr>
        <w:t xml:space="preserve"> </w:t>
      </w:r>
    </w:p>
    <w:p w:rsidR="00BE0612" w:rsidRDefault="00BE0612" w:rsidP="00CF5531">
      <w:pPr>
        <w:contextualSpacing/>
        <w:jc w:val="both"/>
        <w:rPr>
          <w:rFonts w:ascii="Times New Roman" w:hAnsi="Times New Roman" w:cs="Times New Roman"/>
          <w:sz w:val="20"/>
          <w:szCs w:val="20"/>
        </w:rPr>
      </w:pPr>
    </w:p>
    <w:p w:rsidR="009A703C" w:rsidRPr="006E1013" w:rsidRDefault="009A703C" w:rsidP="005654BE">
      <w:pPr>
        <w:contextualSpacing/>
        <w:jc w:val="center"/>
        <w:rPr>
          <w:rFonts w:ascii="Times New Roman" w:hAnsi="Times New Roman" w:cs="Times New Roman"/>
          <w:sz w:val="20"/>
          <w:szCs w:val="20"/>
        </w:rPr>
      </w:pPr>
      <w:r w:rsidRPr="006E1013">
        <w:rPr>
          <w:rFonts w:ascii="Times New Roman" w:hAnsi="Times New Roman" w:cs="Times New Roman"/>
          <w:sz w:val="20"/>
          <w:szCs w:val="20"/>
        </w:rPr>
        <w:t>Slika 7.5 artef</w:t>
      </w:r>
      <w:r w:rsidR="00D84C46">
        <w:rPr>
          <w:rFonts w:ascii="Times New Roman" w:hAnsi="Times New Roman" w:cs="Times New Roman"/>
          <w:sz w:val="20"/>
          <w:szCs w:val="20"/>
        </w:rPr>
        <w:t>akti pri razvoju video iger</w:t>
      </w:r>
    </w:p>
    <w:p w:rsidR="00BE0612" w:rsidRPr="006E1013" w:rsidRDefault="009A703C" w:rsidP="005654BE">
      <w:pPr>
        <w:contextualSpacing/>
        <w:jc w:val="center"/>
        <w:rPr>
          <w:rFonts w:ascii="Times New Roman" w:hAnsi="Times New Roman" w:cs="Times New Roman"/>
          <w:sz w:val="20"/>
          <w:szCs w:val="20"/>
        </w:rPr>
      </w:pPr>
      <w:r w:rsidRPr="006E1013">
        <w:rPr>
          <w:rFonts w:ascii="Times New Roman" w:hAnsi="Times New Roman" w:cs="Times New Roman"/>
          <w:noProof/>
          <w:sz w:val="20"/>
          <w:szCs w:val="20"/>
          <w:lang w:eastAsia="sl-SI"/>
        </w:rPr>
        <w:drawing>
          <wp:inline distT="0" distB="0" distL="0" distR="0" wp14:anchorId="084F53EE" wp14:editId="665397D1">
            <wp:extent cx="4567941" cy="734291"/>
            <wp:effectExtent l="0" t="0" r="4445" b="8890"/>
            <wp:docPr id="71" name="Slika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564869" cy="733797"/>
                    </a:xfrm>
                    <a:prstGeom prst="rect">
                      <a:avLst/>
                    </a:prstGeom>
                  </pic:spPr>
                </pic:pic>
              </a:graphicData>
            </a:graphic>
          </wp:inline>
        </w:drawing>
      </w:r>
    </w:p>
    <w:p w:rsidR="009A703C" w:rsidRDefault="009A703C" w:rsidP="005654BE">
      <w:pPr>
        <w:contextualSpacing/>
        <w:jc w:val="center"/>
        <w:rPr>
          <w:rFonts w:ascii="Times New Roman" w:hAnsi="Times New Roman" w:cs="Times New Roman"/>
          <w:sz w:val="20"/>
          <w:szCs w:val="20"/>
        </w:rPr>
      </w:pPr>
      <w:r w:rsidRPr="006E1013">
        <w:rPr>
          <w:rFonts w:ascii="Times New Roman" w:hAnsi="Times New Roman" w:cs="Times New Roman"/>
          <w:sz w:val="20"/>
          <w:szCs w:val="20"/>
        </w:rPr>
        <w:t>Vir: lasten</w:t>
      </w:r>
    </w:p>
    <w:p w:rsidR="00FB16C8" w:rsidRDefault="00FB16C8" w:rsidP="005654BE">
      <w:pPr>
        <w:contextualSpacing/>
        <w:jc w:val="center"/>
        <w:rPr>
          <w:rFonts w:ascii="Times New Roman" w:hAnsi="Times New Roman" w:cs="Times New Roman"/>
          <w:sz w:val="20"/>
          <w:szCs w:val="20"/>
        </w:rPr>
      </w:pPr>
    </w:p>
    <w:p w:rsidR="00986EA9" w:rsidRDefault="00351C23" w:rsidP="00351C23">
      <w:pPr>
        <w:contextualSpacing/>
        <w:rPr>
          <w:rFonts w:ascii="Times New Roman" w:hAnsi="Times New Roman" w:cs="Times New Roman"/>
          <w:sz w:val="24"/>
          <w:szCs w:val="20"/>
        </w:rPr>
      </w:pPr>
      <w:r w:rsidRPr="00FB16C8">
        <w:rPr>
          <w:rFonts w:ascii="Times New Roman" w:hAnsi="Times New Roman" w:cs="Times New Roman"/>
          <w:sz w:val="24"/>
          <w:szCs w:val="20"/>
        </w:rPr>
        <w:t>7.5 DEFINIRANJE PROCESNEGA MODELA</w:t>
      </w:r>
    </w:p>
    <w:p w:rsidR="00B066A5" w:rsidRPr="00FB16C8" w:rsidRDefault="00B066A5" w:rsidP="00351C23">
      <w:pPr>
        <w:contextualSpacing/>
        <w:rPr>
          <w:rFonts w:ascii="Times New Roman" w:hAnsi="Times New Roman" w:cs="Times New Roman"/>
          <w:sz w:val="24"/>
          <w:szCs w:val="20"/>
        </w:rPr>
      </w:pPr>
    </w:p>
    <w:sectPr w:rsidR="00B066A5" w:rsidRPr="00FB16C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4D2C" w:rsidRDefault="00DF4D2C" w:rsidP="009A65A9">
      <w:pPr>
        <w:spacing w:after="0" w:line="240" w:lineRule="auto"/>
      </w:pPr>
      <w:r>
        <w:separator/>
      </w:r>
    </w:p>
  </w:endnote>
  <w:endnote w:type="continuationSeparator" w:id="0">
    <w:p w:rsidR="00DF4D2C" w:rsidRDefault="00DF4D2C"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4D2C" w:rsidRDefault="00DF4D2C" w:rsidP="009A65A9">
      <w:pPr>
        <w:spacing w:after="0" w:line="240" w:lineRule="auto"/>
      </w:pPr>
      <w:r>
        <w:separator/>
      </w:r>
    </w:p>
  </w:footnote>
  <w:footnote w:type="continuationSeparator" w:id="0">
    <w:p w:rsidR="00DF4D2C" w:rsidRDefault="00DF4D2C" w:rsidP="009A65A9">
      <w:pPr>
        <w:spacing w:after="0" w:line="240" w:lineRule="auto"/>
      </w:pPr>
      <w:r>
        <w:continuationSeparator/>
      </w:r>
    </w:p>
  </w:footnote>
  <w:footnote w:id="1">
    <w:p w:rsidR="005D4E01" w:rsidRDefault="005D4E01" w:rsidP="00D504D2">
      <w:pPr>
        <w:pStyle w:val="Sprotnaopomba-besedilo"/>
      </w:pPr>
      <w:r>
        <w:rPr>
          <w:rStyle w:val="Sprotnaopomba-sklic"/>
        </w:rPr>
        <w:footnoteRef/>
      </w:r>
      <w:r>
        <w:t xml:space="preserve"> Institute of Electrical and Electronic Engineers – IEEE.</w:t>
      </w:r>
    </w:p>
  </w:footnote>
  <w:footnote w:id="2">
    <w:p w:rsidR="005D4E01" w:rsidRDefault="005D4E01">
      <w:pPr>
        <w:pStyle w:val="Sprotnaopomba-besedilo"/>
      </w:pPr>
      <w:r>
        <w:rPr>
          <w:rStyle w:val="Sprotnaopomba-sklic"/>
        </w:rPr>
        <w:footnoteRef/>
      </w:r>
      <w:r>
        <w:t xml:space="preserve"> (angl.) User Experiece-UX.</w:t>
      </w:r>
    </w:p>
  </w:footnote>
  <w:footnote w:id="3">
    <w:p w:rsidR="005D4E01" w:rsidRDefault="005D4E01">
      <w:pPr>
        <w:pStyle w:val="Sprotnaopomba-besedilo"/>
      </w:pPr>
      <w:r>
        <w:rPr>
          <w:rStyle w:val="Sprotnaopomba-sklic"/>
        </w:rPr>
        <w:footnoteRef/>
      </w:r>
      <w:r>
        <w:t xml:space="preserve"> (angl.) Playtesting.</w:t>
      </w:r>
    </w:p>
  </w:footnote>
  <w:footnote w:id="4">
    <w:p w:rsidR="005D4E01" w:rsidRDefault="005D4E01">
      <w:pPr>
        <w:pStyle w:val="Sprotnaopomba-besedilo"/>
      </w:pPr>
      <w:r>
        <w:rPr>
          <w:rStyle w:val="Sprotnaopomba-sklic"/>
        </w:rPr>
        <w:footnoteRef/>
      </w:r>
      <w:r>
        <w:t xml:space="preserve"> 35% manjkajočih vrednosti (Nesodelovanje).</w:t>
      </w:r>
    </w:p>
  </w:footnote>
  <w:footnote w:id="5">
    <w:p w:rsidR="005D4E01" w:rsidRDefault="005D4E01">
      <w:pPr>
        <w:pStyle w:val="Sprotnaopomba-besedilo"/>
      </w:pPr>
      <w:r>
        <w:rPr>
          <w:rStyle w:val="Sprotnaopomba-sklic"/>
        </w:rPr>
        <w:footnoteRef/>
      </w:r>
      <w:r>
        <w:t xml:space="preserve"> Agile Manifesto. Manifesto for Agile Software Development.</w:t>
      </w:r>
    </w:p>
  </w:footnote>
  <w:footnote w:id="6">
    <w:p w:rsidR="005D4E01" w:rsidRDefault="005D4E01">
      <w:pPr>
        <w:pStyle w:val="Sprotnaopomba-besedilo"/>
      </w:pPr>
      <w:r>
        <w:rPr>
          <w:rStyle w:val="Sprotnaopomba-sklic"/>
        </w:rPr>
        <w:footnoteRef/>
      </w:r>
      <w:r>
        <w:t xml:space="preserve"> SoftwareEngineering – Metamodel for Development Methodologies.</w:t>
      </w:r>
    </w:p>
  </w:footnote>
  <w:footnote w:id="7">
    <w:p w:rsidR="005D4E01" w:rsidRDefault="005D4E01">
      <w:pPr>
        <w:pStyle w:val="Sprotnaopomba-besedilo"/>
      </w:pPr>
      <w:r>
        <w:rPr>
          <w:rStyle w:val="Sprotnaopomba-sklic"/>
        </w:rPr>
        <w:footnoteRef/>
      </w:r>
      <w:r>
        <w:t xml:space="preserve"> Software &amp; Systems Process Engineering Meta-Model – SPEM.</w:t>
      </w:r>
    </w:p>
  </w:footnote>
  <w:footnote w:id="8">
    <w:p w:rsidR="005D4E01" w:rsidRDefault="005D4E01">
      <w:pPr>
        <w:pStyle w:val="Sprotnaopomba-besedilo"/>
      </w:pPr>
      <w:r>
        <w:rPr>
          <w:rStyle w:val="Sprotnaopomba-sklic"/>
        </w:rPr>
        <w:footnoteRef/>
      </w:r>
      <w:r>
        <w:t xml:space="preserve"> Object Management Group – OMG.</w:t>
      </w:r>
    </w:p>
  </w:footnote>
  <w:footnote w:id="9">
    <w:p w:rsidR="005D4E01" w:rsidRDefault="005D4E01">
      <w:pPr>
        <w:pStyle w:val="Sprotnaopomba-besedilo"/>
      </w:pPr>
      <w:r>
        <w:rPr>
          <w:rStyle w:val="Sprotnaopomba-sklic"/>
        </w:rPr>
        <w:footnoteRef/>
      </w:r>
      <w:r>
        <w:t xml:space="preserve"> Meta Object Facility – MOF.</w:t>
      </w:r>
    </w:p>
  </w:footnote>
  <w:footnote w:id="10">
    <w:p w:rsidR="005D4E01" w:rsidRDefault="005D4E01" w:rsidP="007669E9">
      <w:pPr>
        <w:pStyle w:val="Sprotnaopomba-besedilo"/>
      </w:pPr>
      <w:r>
        <w:rPr>
          <w:rStyle w:val="Sprotnaopomba-sklic"/>
        </w:rPr>
        <w:footnoteRef/>
      </w:r>
      <w:r>
        <w:t xml:space="preserve"> (angl.) Domain Specific Process Meta Model – DSPMM.</w:t>
      </w:r>
    </w:p>
  </w:footnote>
  <w:footnote w:id="11">
    <w:p w:rsidR="005D4E01" w:rsidRDefault="005D4E01" w:rsidP="007669E9">
      <w:pPr>
        <w:pStyle w:val="Sprotnaopomba-besedilo"/>
      </w:pPr>
      <w:r>
        <w:rPr>
          <w:rStyle w:val="Sprotnaopomba-sklic"/>
        </w:rPr>
        <w:footnoteRef/>
      </w:r>
      <w:r>
        <w:t xml:space="preserve"> (angl.) Abstract Process Meta Model – AMM.</w:t>
      </w:r>
    </w:p>
  </w:footnote>
  <w:footnote w:id="12">
    <w:p w:rsidR="005D4E01" w:rsidRDefault="005D4E01">
      <w:pPr>
        <w:pStyle w:val="Sprotnaopomba-besedilo"/>
      </w:pPr>
      <w:r>
        <w:rPr>
          <w:rStyle w:val="Sprotnaopomba-sklic"/>
        </w:rPr>
        <w:footnoteRef/>
      </w:r>
      <w:r>
        <w:t xml:space="preserve"> Inženiring meta-metod.</w:t>
      </w:r>
    </w:p>
  </w:footnote>
  <w:footnote w:id="13">
    <w:p w:rsidR="005D4E01" w:rsidRDefault="005D4E01">
      <w:pPr>
        <w:pStyle w:val="Sprotnaopomba-besedilo"/>
      </w:pPr>
      <w:r>
        <w:rPr>
          <w:rStyle w:val="Sprotnaopomba-sklic"/>
        </w:rPr>
        <w:footnoteRef/>
      </w:r>
      <w:r>
        <w:t xml:space="preserve"> Meta-Method for Software Engineering Methods.</w:t>
      </w:r>
    </w:p>
  </w:footnote>
  <w:footnote w:id="14">
    <w:p w:rsidR="005D4E01" w:rsidRDefault="005D4E01" w:rsidP="009B4A51">
      <w:pPr>
        <w:pStyle w:val="Sprotnaopomba-besedilo"/>
      </w:pPr>
      <w:r>
        <w:rPr>
          <w:rStyle w:val="Sprotnaopomba-sklic"/>
        </w:rPr>
        <w:footnoteRef/>
      </w:r>
      <w:r>
        <w:t xml:space="preserve"> Model Driven Engineering – MDE.</w:t>
      </w:r>
    </w:p>
  </w:footnote>
  <w:footnote w:id="15">
    <w:p w:rsidR="005D4E01" w:rsidRDefault="005D4E01">
      <w:pPr>
        <w:pStyle w:val="Sprotnaopomba-besedilo"/>
      </w:pPr>
      <w:r>
        <w:rPr>
          <w:rStyle w:val="Sprotnaopomba-sklic"/>
        </w:rPr>
        <w:footnoteRef/>
      </w:r>
      <w:r>
        <w:t xml:space="preserve"> Extensible markup language – XML.</w:t>
      </w:r>
    </w:p>
  </w:footnote>
  <w:footnote w:id="16">
    <w:p w:rsidR="005D4E01" w:rsidRDefault="005D4E01">
      <w:pPr>
        <w:pStyle w:val="Sprotnaopomba-besedilo"/>
      </w:pPr>
      <w:r>
        <w:rPr>
          <w:rStyle w:val="Sprotnaopomba-sklic"/>
        </w:rPr>
        <w:footnoteRef/>
      </w:r>
      <w:r>
        <w:t xml:space="preserve"> (angl.) Game Design Documen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7">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0">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7"/>
  </w:num>
  <w:num w:numId="5">
    <w:abstractNumId w:val="8"/>
  </w:num>
  <w:num w:numId="6">
    <w:abstractNumId w:val="3"/>
  </w:num>
  <w:num w:numId="7">
    <w:abstractNumId w:val="6"/>
  </w:num>
  <w:num w:numId="8">
    <w:abstractNumId w:val="5"/>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10"/>
  </w:num>
  <w:num w:numId="12">
    <w:abstractNumId w:val="9"/>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1A94"/>
    <w:rsid w:val="00001CD6"/>
    <w:rsid w:val="00001E4D"/>
    <w:rsid w:val="00001FBA"/>
    <w:rsid w:val="000034D3"/>
    <w:rsid w:val="00003855"/>
    <w:rsid w:val="00003D2D"/>
    <w:rsid w:val="00004855"/>
    <w:rsid w:val="00004E02"/>
    <w:rsid w:val="000055CA"/>
    <w:rsid w:val="00005A4F"/>
    <w:rsid w:val="00005AAA"/>
    <w:rsid w:val="000060E2"/>
    <w:rsid w:val="00006718"/>
    <w:rsid w:val="00006A0F"/>
    <w:rsid w:val="00006D66"/>
    <w:rsid w:val="00007176"/>
    <w:rsid w:val="000074A4"/>
    <w:rsid w:val="00010F7F"/>
    <w:rsid w:val="0001239E"/>
    <w:rsid w:val="0001278E"/>
    <w:rsid w:val="00015585"/>
    <w:rsid w:val="00015E24"/>
    <w:rsid w:val="000163F3"/>
    <w:rsid w:val="00017BA9"/>
    <w:rsid w:val="00017D06"/>
    <w:rsid w:val="00020147"/>
    <w:rsid w:val="00020967"/>
    <w:rsid w:val="00024761"/>
    <w:rsid w:val="00025DD1"/>
    <w:rsid w:val="000260FF"/>
    <w:rsid w:val="00030B3C"/>
    <w:rsid w:val="00031A51"/>
    <w:rsid w:val="000320DE"/>
    <w:rsid w:val="00032E1C"/>
    <w:rsid w:val="00033726"/>
    <w:rsid w:val="00033CC8"/>
    <w:rsid w:val="00034EB1"/>
    <w:rsid w:val="00034FDB"/>
    <w:rsid w:val="00035579"/>
    <w:rsid w:val="0003579B"/>
    <w:rsid w:val="000358D4"/>
    <w:rsid w:val="0003590E"/>
    <w:rsid w:val="000360A5"/>
    <w:rsid w:val="00040346"/>
    <w:rsid w:val="000408AF"/>
    <w:rsid w:val="00040D66"/>
    <w:rsid w:val="000413A6"/>
    <w:rsid w:val="00041F4E"/>
    <w:rsid w:val="00042318"/>
    <w:rsid w:val="000434C3"/>
    <w:rsid w:val="00043715"/>
    <w:rsid w:val="000451B5"/>
    <w:rsid w:val="000454CA"/>
    <w:rsid w:val="000454D7"/>
    <w:rsid w:val="0004584D"/>
    <w:rsid w:val="00046B52"/>
    <w:rsid w:val="00047458"/>
    <w:rsid w:val="00047F19"/>
    <w:rsid w:val="00050851"/>
    <w:rsid w:val="00050A66"/>
    <w:rsid w:val="000524CD"/>
    <w:rsid w:val="000528A3"/>
    <w:rsid w:val="00052EDD"/>
    <w:rsid w:val="0005457B"/>
    <w:rsid w:val="0005505B"/>
    <w:rsid w:val="00055D33"/>
    <w:rsid w:val="00055D7D"/>
    <w:rsid w:val="00057AE1"/>
    <w:rsid w:val="0006134F"/>
    <w:rsid w:val="00061971"/>
    <w:rsid w:val="00061B62"/>
    <w:rsid w:val="00061B7F"/>
    <w:rsid w:val="00061D0A"/>
    <w:rsid w:val="000625EE"/>
    <w:rsid w:val="000628B4"/>
    <w:rsid w:val="00063498"/>
    <w:rsid w:val="0006406F"/>
    <w:rsid w:val="00065735"/>
    <w:rsid w:val="00065DD4"/>
    <w:rsid w:val="00067E5A"/>
    <w:rsid w:val="000704F2"/>
    <w:rsid w:val="000710AB"/>
    <w:rsid w:val="0007165D"/>
    <w:rsid w:val="000724EE"/>
    <w:rsid w:val="000733BF"/>
    <w:rsid w:val="00073630"/>
    <w:rsid w:val="000737EC"/>
    <w:rsid w:val="00076016"/>
    <w:rsid w:val="00077A39"/>
    <w:rsid w:val="00077E67"/>
    <w:rsid w:val="0008067E"/>
    <w:rsid w:val="00082782"/>
    <w:rsid w:val="0008349B"/>
    <w:rsid w:val="00083D93"/>
    <w:rsid w:val="00083F6E"/>
    <w:rsid w:val="000849C3"/>
    <w:rsid w:val="00085312"/>
    <w:rsid w:val="0008556A"/>
    <w:rsid w:val="00086175"/>
    <w:rsid w:val="00086498"/>
    <w:rsid w:val="00086ED2"/>
    <w:rsid w:val="00087398"/>
    <w:rsid w:val="00087C05"/>
    <w:rsid w:val="000914CE"/>
    <w:rsid w:val="000915E7"/>
    <w:rsid w:val="00091808"/>
    <w:rsid w:val="00091C64"/>
    <w:rsid w:val="00092401"/>
    <w:rsid w:val="00092AE0"/>
    <w:rsid w:val="00092F62"/>
    <w:rsid w:val="00093BF4"/>
    <w:rsid w:val="00093C08"/>
    <w:rsid w:val="00094260"/>
    <w:rsid w:val="00094674"/>
    <w:rsid w:val="00094CBB"/>
    <w:rsid w:val="00096B8C"/>
    <w:rsid w:val="00096D7E"/>
    <w:rsid w:val="000973C1"/>
    <w:rsid w:val="000A031D"/>
    <w:rsid w:val="000A16B1"/>
    <w:rsid w:val="000A18F5"/>
    <w:rsid w:val="000A4687"/>
    <w:rsid w:val="000A48CB"/>
    <w:rsid w:val="000A5E9D"/>
    <w:rsid w:val="000A613A"/>
    <w:rsid w:val="000A63BF"/>
    <w:rsid w:val="000A725A"/>
    <w:rsid w:val="000A763B"/>
    <w:rsid w:val="000A7BC2"/>
    <w:rsid w:val="000B021C"/>
    <w:rsid w:val="000B14E3"/>
    <w:rsid w:val="000B2409"/>
    <w:rsid w:val="000B2E22"/>
    <w:rsid w:val="000B3130"/>
    <w:rsid w:val="000B60FF"/>
    <w:rsid w:val="000B686E"/>
    <w:rsid w:val="000B6EA1"/>
    <w:rsid w:val="000B7020"/>
    <w:rsid w:val="000B75F5"/>
    <w:rsid w:val="000C08B1"/>
    <w:rsid w:val="000C15F0"/>
    <w:rsid w:val="000C1869"/>
    <w:rsid w:val="000C2AD7"/>
    <w:rsid w:val="000C2F3C"/>
    <w:rsid w:val="000C4327"/>
    <w:rsid w:val="000C453B"/>
    <w:rsid w:val="000C4C43"/>
    <w:rsid w:val="000C4D86"/>
    <w:rsid w:val="000C5594"/>
    <w:rsid w:val="000C611E"/>
    <w:rsid w:val="000C66F2"/>
    <w:rsid w:val="000C78D7"/>
    <w:rsid w:val="000D0118"/>
    <w:rsid w:val="000D05D3"/>
    <w:rsid w:val="000D0B34"/>
    <w:rsid w:val="000D149F"/>
    <w:rsid w:val="000D23F8"/>
    <w:rsid w:val="000D2A72"/>
    <w:rsid w:val="000D2D96"/>
    <w:rsid w:val="000D2F82"/>
    <w:rsid w:val="000D343B"/>
    <w:rsid w:val="000D3849"/>
    <w:rsid w:val="000D3BE1"/>
    <w:rsid w:val="000D4680"/>
    <w:rsid w:val="000D5907"/>
    <w:rsid w:val="000D5BD2"/>
    <w:rsid w:val="000D6084"/>
    <w:rsid w:val="000D79A1"/>
    <w:rsid w:val="000D7F0A"/>
    <w:rsid w:val="000E00C8"/>
    <w:rsid w:val="000E1203"/>
    <w:rsid w:val="000E22B0"/>
    <w:rsid w:val="000E37DF"/>
    <w:rsid w:val="000E3946"/>
    <w:rsid w:val="000E3E2B"/>
    <w:rsid w:val="000E4679"/>
    <w:rsid w:val="000E6755"/>
    <w:rsid w:val="000E73A4"/>
    <w:rsid w:val="000E7F47"/>
    <w:rsid w:val="000E7FF1"/>
    <w:rsid w:val="000F0693"/>
    <w:rsid w:val="000F22CF"/>
    <w:rsid w:val="000F3B1C"/>
    <w:rsid w:val="000F4AE6"/>
    <w:rsid w:val="000F4F0C"/>
    <w:rsid w:val="000F7986"/>
    <w:rsid w:val="0010105A"/>
    <w:rsid w:val="00101D0F"/>
    <w:rsid w:val="00101D78"/>
    <w:rsid w:val="00102E72"/>
    <w:rsid w:val="00103018"/>
    <w:rsid w:val="00104643"/>
    <w:rsid w:val="00104E7E"/>
    <w:rsid w:val="00105648"/>
    <w:rsid w:val="001062CA"/>
    <w:rsid w:val="001067D7"/>
    <w:rsid w:val="0010762B"/>
    <w:rsid w:val="00107D59"/>
    <w:rsid w:val="001102D9"/>
    <w:rsid w:val="0011038A"/>
    <w:rsid w:val="0011062F"/>
    <w:rsid w:val="00111201"/>
    <w:rsid w:val="00114DBC"/>
    <w:rsid w:val="0011576E"/>
    <w:rsid w:val="0011582A"/>
    <w:rsid w:val="0011638A"/>
    <w:rsid w:val="00116F3A"/>
    <w:rsid w:val="0011711F"/>
    <w:rsid w:val="00120C6A"/>
    <w:rsid w:val="00122372"/>
    <w:rsid w:val="001224E0"/>
    <w:rsid w:val="00122A37"/>
    <w:rsid w:val="00122C55"/>
    <w:rsid w:val="0012321C"/>
    <w:rsid w:val="00123DCA"/>
    <w:rsid w:val="00124B84"/>
    <w:rsid w:val="00124D2F"/>
    <w:rsid w:val="001255B7"/>
    <w:rsid w:val="001255E5"/>
    <w:rsid w:val="001277A0"/>
    <w:rsid w:val="0012799E"/>
    <w:rsid w:val="0013053A"/>
    <w:rsid w:val="001311CD"/>
    <w:rsid w:val="00131578"/>
    <w:rsid w:val="00133F7F"/>
    <w:rsid w:val="00134620"/>
    <w:rsid w:val="00135EE2"/>
    <w:rsid w:val="00137CAA"/>
    <w:rsid w:val="00140CF0"/>
    <w:rsid w:val="00141AB9"/>
    <w:rsid w:val="00142DC8"/>
    <w:rsid w:val="00142E8E"/>
    <w:rsid w:val="001432E4"/>
    <w:rsid w:val="00143D5F"/>
    <w:rsid w:val="0014491C"/>
    <w:rsid w:val="0014573E"/>
    <w:rsid w:val="0014664C"/>
    <w:rsid w:val="00146847"/>
    <w:rsid w:val="0014723B"/>
    <w:rsid w:val="0015069B"/>
    <w:rsid w:val="00150D07"/>
    <w:rsid w:val="001526B8"/>
    <w:rsid w:val="00153BD8"/>
    <w:rsid w:val="00153DE3"/>
    <w:rsid w:val="00156051"/>
    <w:rsid w:val="001565FC"/>
    <w:rsid w:val="00157132"/>
    <w:rsid w:val="00157768"/>
    <w:rsid w:val="001606D8"/>
    <w:rsid w:val="00160B6A"/>
    <w:rsid w:val="00160F07"/>
    <w:rsid w:val="00161679"/>
    <w:rsid w:val="00161BA3"/>
    <w:rsid w:val="00161F5D"/>
    <w:rsid w:val="00163174"/>
    <w:rsid w:val="001641E1"/>
    <w:rsid w:val="001642D0"/>
    <w:rsid w:val="001655B1"/>
    <w:rsid w:val="00165851"/>
    <w:rsid w:val="00165AB2"/>
    <w:rsid w:val="00165D0E"/>
    <w:rsid w:val="00170B7F"/>
    <w:rsid w:val="00171677"/>
    <w:rsid w:val="00171715"/>
    <w:rsid w:val="001724B4"/>
    <w:rsid w:val="00174460"/>
    <w:rsid w:val="00174B27"/>
    <w:rsid w:val="0017573B"/>
    <w:rsid w:val="0017606D"/>
    <w:rsid w:val="00176AE2"/>
    <w:rsid w:val="00177F1A"/>
    <w:rsid w:val="00180277"/>
    <w:rsid w:val="00180A59"/>
    <w:rsid w:val="00180E98"/>
    <w:rsid w:val="0018126A"/>
    <w:rsid w:val="00181E4C"/>
    <w:rsid w:val="001828D7"/>
    <w:rsid w:val="00182FF3"/>
    <w:rsid w:val="001830D3"/>
    <w:rsid w:val="001831ED"/>
    <w:rsid w:val="00183693"/>
    <w:rsid w:val="0018416B"/>
    <w:rsid w:val="001844C6"/>
    <w:rsid w:val="001847DA"/>
    <w:rsid w:val="00184813"/>
    <w:rsid w:val="0018487B"/>
    <w:rsid w:val="00185032"/>
    <w:rsid w:val="001858AF"/>
    <w:rsid w:val="001858E2"/>
    <w:rsid w:val="001863CE"/>
    <w:rsid w:val="00186405"/>
    <w:rsid w:val="00186694"/>
    <w:rsid w:val="00186B82"/>
    <w:rsid w:val="00187CA8"/>
    <w:rsid w:val="001903D3"/>
    <w:rsid w:val="001904FA"/>
    <w:rsid w:val="00190EDF"/>
    <w:rsid w:val="0019132F"/>
    <w:rsid w:val="00191759"/>
    <w:rsid w:val="00193265"/>
    <w:rsid w:val="001948C5"/>
    <w:rsid w:val="00194B86"/>
    <w:rsid w:val="00194EF9"/>
    <w:rsid w:val="00195610"/>
    <w:rsid w:val="00196872"/>
    <w:rsid w:val="00196E04"/>
    <w:rsid w:val="001971C7"/>
    <w:rsid w:val="00197799"/>
    <w:rsid w:val="001A073C"/>
    <w:rsid w:val="001A1040"/>
    <w:rsid w:val="001A105A"/>
    <w:rsid w:val="001A1863"/>
    <w:rsid w:val="001A20F4"/>
    <w:rsid w:val="001A239B"/>
    <w:rsid w:val="001A3040"/>
    <w:rsid w:val="001A3217"/>
    <w:rsid w:val="001A3DB7"/>
    <w:rsid w:val="001A51C5"/>
    <w:rsid w:val="001A526A"/>
    <w:rsid w:val="001A560E"/>
    <w:rsid w:val="001A5669"/>
    <w:rsid w:val="001A5D56"/>
    <w:rsid w:val="001A60E6"/>
    <w:rsid w:val="001A66B6"/>
    <w:rsid w:val="001A6FD6"/>
    <w:rsid w:val="001A7099"/>
    <w:rsid w:val="001A73E7"/>
    <w:rsid w:val="001A7408"/>
    <w:rsid w:val="001B3AE2"/>
    <w:rsid w:val="001B478B"/>
    <w:rsid w:val="001B4B62"/>
    <w:rsid w:val="001B5191"/>
    <w:rsid w:val="001B59F8"/>
    <w:rsid w:val="001B6CC8"/>
    <w:rsid w:val="001B7835"/>
    <w:rsid w:val="001B7C1A"/>
    <w:rsid w:val="001C0666"/>
    <w:rsid w:val="001C06CD"/>
    <w:rsid w:val="001C0AB8"/>
    <w:rsid w:val="001C107A"/>
    <w:rsid w:val="001C2131"/>
    <w:rsid w:val="001C2A0F"/>
    <w:rsid w:val="001C315E"/>
    <w:rsid w:val="001C3F1B"/>
    <w:rsid w:val="001C4E30"/>
    <w:rsid w:val="001C6259"/>
    <w:rsid w:val="001C6729"/>
    <w:rsid w:val="001C764D"/>
    <w:rsid w:val="001D095E"/>
    <w:rsid w:val="001D0B83"/>
    <w:rsid w:val="001D11AB"/>
    <w:rsid w:val="001D12A2"/>
    <w:rsid w:val="001D23FA"/>
    <w:rsid w:val="001D2A99"/>
    <w:rsid w:val="001D2C35"/>
    <w:rsid w:val="001D2C3C"/>
    <w:rsid w:val="001D30E0"/>
    <w:rsid w:val="001D352A"/>
    <w:rsid w:val="001D3E26"/>
    <w:rsid w:val="001D48DD"/>
    <w:rsid w:val="001D62D6"/>
    <w:rsid w:val="001D638B"/>
    <w:rsid w:val="001D66A2"/>
    <w:rsid w:val="001D6EB3"/>
    <w:rsid w:val="001E0B36"/>
    <w:rsid w:val="001E0F8D"/>
    <w:rsid w:val="001E1266"/>
    <w:rsid w:val="001E1620"/>
    <w:rsid w:val="001E26B9"/>
    <w:rsid w:val="001E282A"/>
    <w:rsid w:val="001E3069"/>
    <w:rsid w:val="001E3304"/>
    <w:rsid w:val="001E4524"/>
    <w:rsid w:val="001E4602"/>
    <w:rsid w:val="001E4DD2"/>
    <w:rsid w:val="001E5D6E"/>
    <w:rsid w:val="001E68AF"/>
    <w:rsid w:val="001F0E95"/>
    <w:rsid w:val="001F1011"/>
    <w:rsid w:val="001F171D"/>
    <w:rsid w:val="001F17BB"/>
    <w:rsid w:val="001F18C1"/>
    <w:rsid w:val="001F1A5E"/>
    <w:rsid w:val="001F3D07"/>
    <w:rsid w:val="001F3F9D"/>
    <w:rsid w:val="001F410D"/>
    <w:rsid w:val="001F4AD4"/>
    <w:rsid w:val="001F5B59"/>
    <w:rsid w:val="001F5F55"/>
    <w:rsid w:val="001F69CF"/>
    <w:rsid w:val="001F6C3C"/>
    <w:rsid w:val="001F7090"/>
    <w:rsid w:val="0020079B"/>
    <w:rsid w:val="00200945"/>
    <w:rsid w:val="00200EAC"/>
    <w:rsid w:val="00201A77"/>
    <w:rsid w:val="002021B7"/>
    <w:rsid w:val="002024FB"/>
    <w:rsid w:val="00202741"/>
    <w:rsid w:val="00202F42"/>
    <w:rsid w:val="0020309F"/>
    <w:rsid w:val="00203D0C"/>
    <w:rsid w:val="00203FA5"/>
    <w:rsid w:val="0020482B"/>
    <w:rsid w:val="0020488D"/>
    <w:rsid w:val="0020612F"/>
    <w:rsid w:val="00207BFF"/>
    <w:rsid w:val="00210FB8"/>
    <w:rsid w:val="002111EC"/>
    <w:rsid w:val="00211579"/>
    <w:rsid w:val="00211707"/>
    <w:rsid w:val="00212A8D"/>
    <w:rsid w:val="0021339F"/>
    <w:rsid w:val="00213806"/>
    <w:rsid w:val="00213CE8"/>
    <w:rsid w:val="00213ED1"/>
    <w:rsid w:val="002142F0"/>
    <w:rsid w:val="0021468A"/>
    <w:rsid w:val="00214AA3"/>
    <w:rsid w:val="00220311"/>
    <w:rsid w:val="00220698"/>
    <w:rsid w:val="00221108"/>
    <w:rsid w:val="00221C14"/>
    <w:rsid w:val="00221C68"/>
    <w:rsid w:val="0022239D"/>
    <w:rsid w:val="00222498"/>
    <w:rsid w:val="002235DD"/>
    <w:rsid w:val="00226649"/>
    <w:rsid w:val="00226FF2"/>
    <w:rsid w:val="002306E4"/>
    <w:rsid w:val="002306F0"/>
    <w:rsid w:val="0023070C"/>
    <w:rsid w:val="0023252A"/>
    <w:rsid w:val="00232DFC"/>
    <w:rsid w:val="0023364B"/>
    <w:rsid w:val="00233946"/>
    <w:rsid w:val="002357A5"/>
    <w:rsid w:val="00237232"/>
    <w:rsid w:val="00237C89"/>
    <w:rsid w:val="00237F6F"/>
    <w:rsid w:val="0024193A"/>
    <w:rsid w:val="00242B4F"/>
    <w:rsid w:val="00242B8E"/>
    <w:rsid w:val="0024356C"/>
    <w:rsid w:val="00243600"/>
    <w:rsid w:val="00243EB0"/>
    <w:rsid w:val="00243FBA"/>
    <w:rsid w:val="0024518C"/>
    <w:rsid w:val="00245548"/>
    <w:rsid w:val="00246823"/>
    <w:rsid w:val="00246DA9"/>
    <w:rsid w:val="002475EC"/>
    <w:rsid w:val="0024770B"/>
    <w:rsid w:val="00251464"/>
    <w:rsid w:val="002515A1"/>
    <w:rsid w:val="00251666"/>
    <w:rsid w:val="002524DE"/>
    <w:rsid w:val="00254131"/>
    <w:rsid w:val="0025462B"/>
    <w:rsid w:val="00254913"/>
    <w:rsid w:val="0025623A"/>
    <w:rsid w:val="00257224"/>
    <w:rsid w:val="00257691"/>
    <w:rsid w:val="002603D5"/>
    <w:rsid w:val="0026122E"/>
    <w:rsid w:val="00261583"/>
    <w:rsid w:val="002617F7"/>
    <w:rsid w:val="002619A4"/>
    <w:rsid w:val="00262F94"/>
    <w:rsid w:val="0026413E"/>
    <w:rsid w:val="0026532A"/>
    <w:rsid w:val="00265671"/>
    <w:rsid w:val="00266398"/>
    <w:rsid w:val="0026735C"/>
    <w:rsid w:val="00270683"/>
    <w:rsid w:val="0027075A"/>
    <w:rsid w:val="00270CE7"/>
    <w:rsid w:val="002725BE"/>
    <w:rsid w:val="0027267F"/>
    <w:rsid w:val="002726D3"/>
    <w:rsid w:val="0027359F"/>
    <w:rsid w:val="00273CDD"/>
    <w:rsid w:val="002742DA"/>
    <w:rsid w:val="00275D20"/>
    <w:rsid w:val="00275D2D"/>
    <w:rsid w:val="0027647C"/>
    <w:rsid w:val="00276981"/>
    <w:rsid w:val="00277005"/>
    <w:rsid w:val="00277B3E"/>
    <w:rsid w:val="0028274E"/>
    <w:rsid w:val="00282E92"/>
    <w:rsid w:val="00283401"/>
    <w:rsid w:val="0028341C"/>
    <w:rsid w:val="002834B1"/>
    <w:rsid w:val="00285144"/>
    <w:rsid w:val="00285D3E"/>
    <w:rsid w:val="00286A73"/>
    <w:rsid w:val="00291335"/>
    <w:rsid w:val="00291667"/>
    <w:rsid w:val="0029191F"/>
    <w:rsid w:val="0029293C"/>
    <w:rsid w:val="00293BDA"/>
    <w:rsid w:val="002943C5"/>
    <w:rsid w:val="0029465B"/>
    <w:rsid w:val="00295CF2"/>
    <w:rsid w:val="00295E74"/>
    <w:rsid w:val="00296250"/>
    <w:rsid w:val="00297BCB"/>
    <w:rsid w:val="002A0AEC"/>
    <w:rsid w:val="002A1124"/>
    <w:rsid w:val="002A16A4"/>
    <w:rsid w:val="002A1C15"/>
    <w:rsid w:val="002A1C73"/>
    <w:rsid w:val="002A20A3"/>
    <w:rsid w:val="002A2D63"/>
    <w:rsid w:val="002A2EE8"/>
    <w:rsid w:val="002A3F67"/>
    <w:rsid w:val="002A3FF9"/>
    <w:rsid w:val="002A48B8"/>
    <w:rsid w:val="002A542A"/>
    <w:rsid w:val="002A5548"/>
    <w:rsid w:val="002A563B"/>
    <w:rsid w:val="002A5C97"/>
    <w:rsid w:val="002A6332"/>
    <w:rsid w:val="002A6713"/>
    <w:rsid w:val="002A764A"/>
    <w:rsid w:val="002A7A87"/>
    <w:rsid w:val="002B0000"/>
    <w:rsid w:val="002B00F1"/>
    <w:rsid w:val="002B0111"/>
    <w:rsid w:val="002B063D"/>
    <w:rsid w:val="002B1B94"/>
    <w:rsid w:val="002B270D"/>
    <w:rsid w:val="002B2AB8"/>
    <w:rsid w:val="002B2F38"/>
    <w:rsid w:val="002B46D3"/>
    <w:rsid w:val="002B4A51"/>
    <w:rsid w:val="002B4F94"/>
    <w:rsid w:val="002B5000"/>
    <w:rsid w:val="002B5B88"/>
    <w:rsid w:val="002B7BCC"/>
    <w:rsid w:val="002C0AEC"/>
    <w:rsid w:val="002C0E9A"/>
    <w:rsid w:val="002C1326"/>
    <w:rsid w:val="002C22EB"/>
    <w:rsid w:val="002C2341"/>
    <w:rsid w:val="002C2A35"/>
    <w:rsid w:val="002C66A4"/>
    <w:rsid w:val="002C7DD7"/>
    <w:rsid w:val="002C7E8B"/>
    <w:rsid w:val="002D07C9"/>
    <w:rsid w:val="002D1601"/>
    <w:rsid w:val="002D2732"/>
    <w:rsid w:val="002D280C"/>
    <w:rsid w:val="002D28CA"/>
    <w:rsid w:val="002D2CA5"/>
    <w:rsid w:val="002D3670"/>
    <w:rsid w:val="002D4AEF"/>
    <w:rsid w:val="002D64F9"/>
    <w:rsid w:val="002D79AE"/>
    <w:rsid w:val="002E1207"/>
    <w:rsid w:val="002E1DEC"/>
    <w:rsid w:val="002E2588"/>
    <w:rsid w:val="002E3E61"/>
    <w:rsid w:val="002E45DE"/>
    <w:rsid w:val="002E730C"/>
    <w:rsid w:val="002E7500"/>
    <w:rsid w:val="002E7B39"/>
    <w:rsid w:val="002F0345"/>
    <w:rsid w:val="002F04C3"/>
    <w:rsid w:val="002F1434"/>
    <w:rsid w:val="002F1BAC"/>
    <w:rsid w:val="002F2C06"/>
    <w:rsid w:val="002F3E7B"/>
    <w:rsid w:val="002F414E"/>
    <w:rsid w:val="002F4809"/>
    <w:rsid w:val="002F67B8"/>
    <w:rsid w:val="0030115E"/>
    <w:rsid w:val="00301733"/>
    <w:rsid w:val="003020AA"/>
    <w:rsid w:val="00302407"/>
    <w:rsid w:val="00303849"/>
    <w:rsid w:val="00304555"/>
    <w:rsid w:val="00304727"/>
    <w:rsid w:val="00304771"/>
    <w:rsid w:val="00304D62"/>
    <w:rsid w:val="00305274"/>
    <w:rsid w:val="00306B6A"/>
    <w:rsid w:val="00307E7F"/>
    <w:rsid w:val="00311AD9"/>
    <w:rsid w:val="00311B2C"/>
    <w:rsid w:val="00311C8A"/>
    <w:rsid w:val="00311F66"/>
    <w:rsid w:val="00313676"/>
    <w:rsid w:val="00314372"/>
    <w:rsid w:val="00314C05"/>
    <w:rsid w:val="003154B9"/>
    <w:rsid w:val="00315887"/>
    <w:rsid w:val="00316A79"/>
    <w:rsid w:val="00320E45"/>
    <w:rsid w:val="003219AD"/>
    <w:rsid w:val="003220B6"/>
    <w:rsid w:val="00322454"/>
    <w:rsid w:val="0032342F"/>
    <w:rsid w:val="003240B3"/>
    <w:rsid w:val="003249AF"/>
    <w:rsid w:val="003256DA"/>
    <w:rsid w:val="003257CA"/>
    <w:rsid w:val="00325B90"/>
    <w:rsid w:val="00326AEE"/>
    <w:rsid w:val="00326DA1"/>
    <w:rsid w:val="00330A12"/>
    <w:rsid w:val="0033141A"/>
    <w:rsid w:val="00332B5D"/>
    <w:rsid w:val="00333911"/>
    <w:rsid w:val="003349E2"/>
    <w:rsid w:val="00334F3F"/>
    <w:rsid w:val="00334F4D"/>
    <w:rsid w:val="00335810"/>
    <w:rsid w:val="00335931"/>
    <w:rsid w:val="00335BEC"/>
    <w:rsid w:val="00336AA4"/>
    <w:rsid w:val="0033743D"/>
    <w:rsid w:val="00337EA6"/>
    <w:rsid w:val="00340640"/>
    <w:rsid w:val="003409FF"/>
    <w:rsid w:val="003413D7"/>
    <w:rsid w:val="0034198D"/>
    <w:rsid w:val="00341BDC"/>
    <w:rsid w:val="00342389"/>
    <w:rsid w:val="00342951"/>
    <w:rsid w:val="003430ED"/>
    <w:rsid w:val="0034315F"/>
    <w:rsid w:val="0034401D"/>
    <w:rsid w:val="00344366"/>
    <w:rsid w:val="00345224"/>
    <w:rsid w:val="00345E59"/>
    <w:rsid w:val="003467FA"/>
    <w:rsid w:val="00346D7F"/>
    <w:rsid w:val="003508B5"/>
    <w:rsid w:val="00350F3D"/>
    <w:rsid w:val="00351294"/>
    <w:rsid w:val="00351978"/>
    <w:rsid w:val="00351C23"/>
    <w:rsid w:val="0035261F"/>
    <w:rsid w:val="00352F49"/>
    <w:rsid w:val="00352FD0"/>
    <w:rsid w:val="003537DC"/>
    <w:rsid w:val="00353A1C"/>
    <w:rsid w:val="0035437A"/>
    <w:rsid w:val="00355539"/>
    <w:rsid w:val="00355D5C"/>
    <w:rsid w:val="003569AF"/>
    <w:rsid w:val="00360704"/>
    <w:rsid w:val="0036083D"/>
    <w:rsid w:val="003609CF"/>
    <w:rsid w:val="00360FA4"/>
    <w:rsid w:val="00361AF6"/>
    <w:rsid w:val="00361D50"/>
    <w:rsid w:val="00361FE9"/>
    <w:rsid w:val="0036288A"/>
    <w:rsid w:val="003634A8"/>
    <w:rsid w:val="003649AA"/>
    <w:rsid w:val="00365547"/>
    <w:rsid w:val="00365E64"/>
    <w:rsid w:val="00366082"/>
    <w:rsid w:val="00367A60"/>
    <w:rsid w:val="00370AB2"/>
    <w:rsid w:val="00371DFD"/>
    <w:rsid w:val="003720E4"/>
    <w:rsid w:val="00373089"/>
    <w:rsid w:val="00373805"/>
    <w:rsid w:val="00375B9B"/>
    <w:rsid w:val="003762BB"/>
    <w:rsid w:val="00376728"/>
    <w:rsid w:val="0037691A"/>
    <w:rsid w:val="00376A1B"/>
    <w:rsid w:val="0037754D"/>
    <w:rsid w:val="00377A62"/>
    <w:rsid w:val="00384102"/>
    <w:rsid w:val="0038440A"/>
    <w:rsid w:val="00384F41"/>
    <w:rsid w:val="00385309"/>
    <w:rsid w:val="00385695"/>
    <w:rsid w:val="003856D7"/>
    <w:rsid w:val="00386519"/>
    <w:rsid w:val="00387C01"/>
    <w:rsid w:val="003913B0"/>
    <w:rsid w:val="003917A5"/>
    <w:rsid w:val="003920AC"/>
    <w:rsid w:val="00392B75"/>
    <w:rsid w:val="00392D53"/>
    <w:rsid w:val="0039320B"/>
    <w:rsid w:val="00393460"/>
    <w:rsid w:val="003950E2"/>
    <w:rsid w:val="00395250"/>
    <w:rsid w:val="003957E5"/>
    <w:rsid w:val="00395FB8"/>
    <w:rsid w:val="00396EC2"/>
    <w:rsid w:val="00396F4E"/>
    <w:rsid w:val="003973D4"/>
    <w:rsid w:val="00397634"/>
    <w:rsid w:val="003A01EA"/>
    <w:rsid w:val="003A0755"/>
    <w:rsid w:val="003A0B82"/>
    <w:rsid w:val="003A1B5E"/>
    <w:rsid w:val="003A2301"/>
    <w:rsid w:val="003A2888"/>
    <w:rsid w:val="003A2F88"/>
    <w:rsid w:val="003A2FEA"/>
    <w:rsid w:val="003A3154"/>
    <w:rsid w:val="003A32A3"/>
    <w:rsid w:val="003A336F"/>
    <w:rsid w:val="003A3B0A"/>
    <w:rsid w:val="003A4189"/>
    <w:rsid w:val="003A4C0A"/>
    <w:rsid w:val="003A5E49"/>
    <w:rsid w:val="003A679B"/>
    <w:rsid w:val="003A6978"/>
    <w:rsid w:val="003A7C79"/>
    <w:rsid w:val="003A7F56"/>
    <w:rsid w:val="003B24DC"/>
    <w:rsid w:val="003B2CE8"/>
    <w:rsid w:val="003B3989"/>
    <w:rsid w:val="003B3B0F"/>
    <w:rsid w:val="003B3BDA"/>
    <w:rsid w:val="003B3C35"/>
    <w:rsid w:val="003B4116"/>
    <w:rsid w:val="003B4DB1"/>
    <w:rsid w:val="003B54D1"/>
    <w:rsid w:val="003B6011"/>
    <w:rsid w:val="003B7136"/>
    <w:rsid w:val="003C1D44"/>
    <w:rsid w:val="003C27B7"/>
    <w:rsid w:val="003C45FD"/>
    <w:rsid w:val="003C4DDC"/>
    <w:rsid w:val="003C62C8"/>
    <w:rsid w:val="003C661D"/>
    <w:rsid w:val="003C71C5"/>
    <w:rsid w:val="003D0BB1"/>
    <w:rsid w:val="003D0D4F"/>
    <w:rsid w:val="003D12C7"/>
    <w:rsid w:val="003D1962"/>
    <w:rsid w:val="003D246C"/>
    <w:rsid w:val="003D261A"/>
    <w:rsid w:val="003D2860"/>
    <w:rsid w:val="003D31DE"/>
    <w:rsid w:val="003D45AF"/>
    <w:rsid w:val="003D652D"/>
    <w:rsid w:val="003D6AB3"/>
    <w:rsid w:val="003D6BA8"/>
    <w:rsid w:val="003D6E4C"/>
    <w:rsid w:val="003D7493"/>
    <w:rsid w:val="003D763C"/>
    <w:rsid w:val="003E038E"/>
    <w:rsid w:val="003E0BA3"/>
    <w:rsid w:val="003E101B"/>
    <w:rsid w:val="003E2B93"/>
    <w:rsid w:val="003E3BC8"/>
    <w:rsid w:val="003E3E7A"/>
    <w:rsid w:val="003E4DBE"/>
    <w:rsid w:val="003E4E3E"/>
    <w:rsid w:val="003E63A1"/>
    <w:rsid w:val="003E63DC"/>
    <w:rsid w:val="003E715C"/>
    <w:rsid w:val="003E72C3"/>
    <w:rsid w:val="003E73D7"/>
    <w:rsid w:val="003E741F"/>
    <w:rsid w:val="003F0564"/>
    <w:rsid w:val="003F0E9B"/>
    <w:rsid w:val="003F23A8"/>
    <w:rsid w:val="003F2EA7"/>
    <w:rsid w:val="003F302C"/>
    <w:rsid w:val="003F3390"/>
    <w:rsid w:val="003F5510"/>
    <w:rsid w:val="003F5D0D"/>
    <w:rsid w:val="003F61DD"/>
    <w:rsid w:val="003F78D0"/>
    <w:rsid w:val="004002A1"/>
    <w:rsid w:val="00400C5D"/>
    <w:rsid w:val="004017B0"/>
    <w:rsid w:val="00401C8E"/>
    <w:rsid w:val="0040442E"/>
    <w:rsid w:val="004047A8"/>
    <w:rsid w:val="00404A05"/>
    <w:rsid w:val="00404A22"/>
    <w:rsid w:val="004053B0"/>
    <w:rsid w:val="00406C4E"/>
    <w:rsid w:val="00407F06"/>
    <w:rsid w:val="00410C32"/>
    <w:rsid w:val="00411582"/>
    <w:rsid w:val="00411774"/>
    <w:rsid w:val="004125E5"/>
    <w:rsid w:val="004148B6"/>
    <w:rsid w:val="0041626B"/>
    <w:rsid w:val="0041638D"/>
    <w:rsid w:val="00416873"/>
    <w:rsid w:val="004178E0"/>
    <w:rsid w:val="004179B6"/>
    <w:rsid w:val="00417D48"/>
    <w:rsid w:val="0042302F"/>
    <w:rsid w:val="00423114"/>
    <w:rsid w:val="00423629"/>
    <w:rsid w:val="00423C39"/>
    <w:rsid w:val="004243B4"/>
    <w:rsid w:val="0042604B"/>
    <w:rsid w:val="00426221"/>
    <w:rsid w:val="00426EC0"/>
    <w:rsid w:val="004272EB"/>
    <w:rsid w:val="0042786D"/>
    <w:rsid w:val="00430247"/>
    <w:rsid w:val="00430668"/>
    <w:rsid w:val="00431578"/>
    <w:rsid w:val="00431685"/>
    <w:rsid w:val="0043171B"/>
    <w:rsid w:val="0043172F"/>
    <w:rsid w:val="00434196"/>
    <w:rsid w:val="00434408"/>
    <w:rsid w:val="004346A2"/>
    <w:rsid w:val="00434802"/>
    <w:rsid w:val="00434CB8"/>
    <w:rsid w:val="00435548"/>
    <w:rsid w:val="004357B6"/>
    <w:rsid w:val="00435CD2"/>
    <w:rsid w:val="00436873"/>
    <w:rsid w:val="00440BC4"/>
    <w:rsid w:val="00441444"/>
    <w:rsid w:val="004417F9"/>
    <w:rsid w:val="00441A24"/>
    <w:rsid w:val="00441D0A"/>
    <w:rsid w:val="004425D2"/>
    <w:rsid w:val="0044273F"/>
    <w:rsid w:val="0044280A"/>
    <w:rsid w:val="00444266"/>
    <w:rsid w:val="00444E43"/>
    <w:rsid w:val="00444EFC"/>
    <w:rsid w:val="00444F60"/>
    <w:rsid w:val="0044508B"/>
    <w:rsid w:val="00445CFE"/>
    <w:rsid w:val="00445F45"/>
    <w:rsid w:val="00445FBC"/>
    <w:rsid w:val="00447A04"/>
    <w:rsid w:val="004501E0"/>
    <w:rsid w:val="004501FF"/>
    <w:rsid w:val="00450B04"/>
    <w:rsid w:val="00451CB8"/>
    <w:rsid w:val="004522A6"/>
    <w:rsid w:val="004523F1"/>
    <w:rsid w:val="004545DD"/>
    <w:rsid w:val="004549BB"/>
    <w:rsid w:val="0045525C"/>
    <w:rsid w:val="00455364"/>
    <w:rsid w:val="004553B4"/>
    <w:rsid w:val="00455809"/>
    <w:rsid w:val="00455E46"/>
    <w:rsid w:val="004564A9"/>
    <w:rsid w:val="00456D53"/>
    <w:rsid w:val="004575E0"/>
    <w:rsid w:val="00457CD4"/>
    <w:rsid w:val="00463A17"/>
    <w:rsid w:val="00463B3C"/>
    <w:rsid w:val="00463B4E"/>
    <w:rsid w:val="00464937"/>
    <w:rsid w:val="00464C7A"/>
    <w:rsid w:val="00465230"/>
    <w:rsid w:val="00465522"/>
    <w:rsid w:val="0046552A"/>
    <w:rsid w:val="00465E25"/>
    <w:rsid w:val="00466BB6"/>
    <w:rsid w:val="00467008"/>
    <w:rsid w:val="0046730C"/>
    <w:rsid w:val="00467F57"/>
    <w:rsid w:val="004706A0"/>
    <w:rsid w:val="00471CA0"/>
    <w:rsid w:val="00471E1D"/>
    <w:rsid w:val="0047255F"/>
    <w:rsid w:val="004729BC"/>
    <w:rsid w:val="00473232"/>
    <w:rsid w:val="00473DA9"/>
    <w:rsid w:val="00473FB4"/>
    <w:rsid w:val="00474B20"/>
    <w:rsid w:val="00474DB9"/>
    <w:rsid w:val="0047534D"/>
    <w:rsid w:val="00475CFF"/>
    <w:rsid w:val="0047640E"/>
    <w:rsid w:val="0048069E"/>
    <w:rsid w:val="00481C67"/>
    <w:rsid w:val="00481CD0"/>
    <w:rsid w:val="00482F0A"/>
    <w:rsid w:val="00483599"/>
    <w:rsid w:val="0048470A"/>
    <w:rsid w:val="00484F24"/>
    <w:rsid w:val="00485353"/>
    <w:rsid w:val="004856C0"/>
    <w:rsid w:val="00485BC7"/>
    <w:rsid w:val="004872B4"/>
    <w:rsid w:val="00487327"/>
    <w:rsid w:val="004873FF"/>
    <w:rsid w:val="004876BE"/>
    <w:rsid w:val="00490610"/>
    <w:rsid w:val="004906E4"/>
    <w:rsid w:val="0049099C"/>
    <w:rsid w:val="004917EA"/>
    <w:rsid w:val="00491BC3"/>
    <w:rsid w:val="00492FEF"/>
    <w:rsid w:val="00493A7C"/>
    <w:rsid w:val="00493C1D"/>
    <w:rsid w:val="00493D47"/>
    <w:rsid w:val="00493E2A"/>
    <w:rsid w:val="00494D39"/>
    <w:rsid w:val="0049522A"/>
    <w:rsid w:val="00495DB7"/>
    <w:rsid w:val="0049639C"/>
    <w:rsid w:val="00497816"/>
    <w:rsid w:val="00497D1D"/>
    <w:rsid w:val="00497DC1"/>
    <w:rsid w:val="004A0AEC"/>
    <w:rsid w:val="004A1305"/>
    <w:rsid w:val="004A16C8"/>
    <w:rsid w:val="004A179D"/>
    <w:rsid w:val="004A4966"/>
    <w:rsid w:val="004A4B5D"/>
    <w:rsid w:val="004A6219"/>
    <w:rsid w:val="004A65DB"/>
    <w:rsid w:val="004A7BAC"/>
    <w:rsid w:val="004A7CB4"/>
    <w:rsid w:val="004B06E9"/>
    <w:rsid w:val="004B0D99"/>
    <w:rsid w:val="004B20C0"/>
    <w:rsid w:val="004B2DD4"/>
    <w:rsid w:val="004B2DE2"/>
    <w:rsid w:val="004B3681"/>
    <w:rsid w:val="004B460A"/>
    <w:rsid w:val="004B50D0"/>
    <w:rsid w:val="004B6164"/>
    <w:rsid w:val="004B672C"/>
    <w:rsid w:val="004B791C"/>
    <w:rsid w:val="004C0415"/>
    <w:rsid w:val="004C0A7E"/>
    <w:rsid w:val="004C1C7A"/>
    <w:rsid w:val="004C1D50"/>
    <w:rsid w:val="004C2720"/>
    <w:rsid w:val="004C2912"/>
    <w:rsid w:val="004C293E"/>
    <w:rsid w:val="004C2A19"/>
    <w:rsid w:val="004C2A63"/>
    <w:rsid w:val="004C2C4A"/>
    <w:rsid w:val="004C328E"/>
    <w:rsid w:val="004C4590"/>
    <w:rsid w:val="004C462B"/>
    <w:rsid w:val="004C47C2"/>
    <w:rsid w:val="004C48C5"/>
    <w:rsid w:val="004C510F"/>
    <w:rsid w:val="004C5A88"/>
    <w:rsid w:val="004C6601"/>
    <w:rsid w:val="004C6985"/>
    <w:rsid w:val="004C7E1C"/>
    <w:rsid w:val="004D477A"/>
    <w:rsid w:val="004D5EB0"/>
    <w:rsid w:val="004D60A1"/>
    <w:rsid w:val="004D6AAA"/>
    <w:rsid w:val="004E0644"/>
    <w:rsid w:val="004E1024"/>
    <w:rsid w:val="004E1C0A"/>
    <w:rsid w:val="004E3006"/>
    <w:rsid w:val="004E5A7F"/>
    <w:rsid w:val="004E61E2"/>
    <w:rsid w:val="004E638B"/>
    <w:rsid w:val="004E69D8"/>
    <w:rsid w:val="004F066F"/>
    <w:rsid w:val="004F10E0"/>
    <w:rsid w:val="004F1561"/>
    <w:rsid w:val="004F178F"/>
    <w:rsid w:val="004F1903"/>
    <w:rsid w:val="004F21AD"/>
    <w:rsid w:val="004F4F5B"/>
    <w:rsid w:val="004F4FB6"/>
    <w:rsid w:val="004F569A"/>
    <w:rsid w:val="004F5B07"/>
    <w:rsid w:val="005006BB"/>
    <w:rsid w:val="005018A1"/>
    <w:rsid w:val="00501F7E"/>
    <w:rsid w:val="0050412C"/>
    <w:rsid w:val="00505C91"/>
    <w:rsid w:val="005063DE"/>
    <w:rsid w:val="0050768E"/>
    <w:rsid w:val="005079D2"/>
    <w:rsid w:val="005106B3"/>
    <w:rsid w:val="0051167E"/>
    <w:rsid w:val="00511E12"/>
    <w:rsid w:val="0051225D"/>
    <w:rsid w:val="005123A0"/>
    <w:rsid w:val="00512692"/>
    <w:rsid w:val="005128DE"/>
    <w:rsid w:val="00514712"/>
    <w:rsid w:val="00514D4C"/>
    <w:rsid w:val="005151FA"/>
    <w:rsid w:val="0051546D"/>
    <w:rsid w:val="005154B8"/>
    <w:rsid w:val="00515964"/>
    <w:rsid w:val="00517022"/>
    <w:rsid w:val="0052031C"/>
    <w:rsid w:val="005203E6"/>
    <w:rsid w:val="005206C2"/>
    <w:rsid w:val="00520954"/>
    <w:rsid w:val="00520E58"/>
    <w:rsid w:val="0052137E"/>
    <w:rsid w:val="0052189D"/>
    <w:rsid w:val="00522410"/>
    <w:rsid w:val="005227F1"/>
    <w:rsid w:val="00522AD4"/>
    <w:rsid w:val="005230F0"/>
    <w:rsid w:val="00523573"/>
    <w:rsid w:val="00523F16"/>
    <w:rsid w:val="00524C13"/>
    <w:rsid w:val="0052523F"/>
    <w:rsid w:val="0052668B"/>
    <w:rsid w:val="00526EFF"/>
    <w:rsid w:val="00530155"/>
    <w:rsid w:val="00530423"/>
    <w:rsid w:val="00530A81"/>
    <w:rsid w:val="00531CEA"/>
    <w:rsid w:val="005326D9"/>
    <w:rsid w:val="005330D9"/>
    <w:rsid w:val="005334A4"/>
    <w:rsid w:val="00534804"/>
    <w:rsid w:val="00534D10"/>
    <w:rsid w:val="00535B3B"/>
    <w:rsid w:val="00536318"/>
    <w:rsid w:val="00536B35"/>
    <w:rsid w:val="00536D52"/>
    <w:rsid w:val="00537579"/>
    <w:rsid w:val="00537688"/>
    <w:rsid w:val="00540516"/>
    <w:rsid w:val="00540E67"/>
    <w:rsid w:val="00542E87"/>
    <w:rsid w:val="00543253"/>
    <w:rsid w:val="0054391F"/>
    <w:rsid w:val="00543B4F"/>
    <w:rsid w:val="00544DB9"/>
    <w:rsid w:val="0054558E"/>
    <w:rsid w:val="005465FD"/>
    <w:rsid w:val="00547CC2"/>
    <w:rsid w:val="005503ED"/>
    <w:rsid w:val="005511D4"/>
    <w:rsid w:val="005519D2"/>
    <w:rsid w:val="0055219C"/>
    <w:rsid w:val="00552E67"/>
    <w:rsid w:val="00552F78"/>
    <w:rsid w:val="005530AA"/>
    <w:rsid w:val="005533BB"/>
    <w:rsid w:val="00553DCD"/>
    <w:rsid w:val="00555E7F"/>
    <w:rsid w:val="0055657A"/>
    <w:rsid w:val="005571B2"/>
    <w:rsid w:val="00557A77"/>
    <w:rsid w:val="0056026D"/>
    <w:rsid w:val="0056064F"/>
    <w:rsid w:val="005608E0"/>
    <w:rsid w:val="00561401"/>
    <w:rsid w:val="00562125"/>
    <w:rsid w:val="005621A4"/>
    <w:rsid w:val="005621D5"/>
    <w:rsid w:val="00563163"/>
    <w:rsid w:val="00564254"/>
    <w:rsid w:val="00564672"/>
    <w:rsid w:val="00564960"/>
    <w:rsid w:val="00564B08"/>
    <w:rsid w:val="00564C8E"/>
    <w:rsid w:val="005653BD"/>
    <w:rsid w:val="005654BE"/>
    <w:rsid w:val="0056571A"/>
    <w:rsid w:val="00565771"/>
    <w:rsid w:val="00565A70"/>
    <w:rsid w:val="00565FEC"/>
    <w:rsid w:val="00566739"/>
    <w:rsid w:val="00567645"/>
    <w:rsid w:val="00570795"/>
    <w:rsid w:val="00570C23"/>
    <w:rsid w:val="00571108"/>
    <w:rsid w:val="00572BAE"/>
    <w:rsid w:val="00572BD4"/>
    <w:rsid w:val="005739F1"/>
    <w:rsid w:val="005745F9"/>
    <w:rsid w:val="005747A2"/>
    <w:rsid w:val="00574A81"/>
    <w:rsid w:val="00574D24"/>
    <w:rsid w:val="0057579E"/>
    <w:rsid w:val="0058069B"/>
    <w:rsid w:val="00580BB0"/>
    <w:rsid w:val="00580D68"/>
    <w:rsid w:val="00580FB2"/>
    <w:rsid w:val="00581E93"/>
    <w:rsid w:val="00582203"/>
    <w:rsid w:val="00582423"/>
    <w:rsid w:val="0058322B"/>
    <w:rsid w:val="0058486A"/>
    <w:rsid w:val="00586055"/>
    <w:rsid w:val="005872A6"/>
    <w:rsid w:val="0059034A"/>
    <w:rsid w:val="0059057F"/>
    <w:rsid w:val="005906EE"/>
    <w:rsid w:val="00590F1D"/>
    <w:rsid w:val="00591A77"/>
    <w:rsid w:val="00592867"/>
    <w:rsid w:val="00593E43"/>
    <w:rsid w:val="005946C3"/>
    <w:rsid w:val="00594C4A"/>
    <w:rsid w:val="005950DA"/>
    <w:rsid w:val="005951F1"/>
    <w:rsid w:val="005970D5"/>
    <w:rsid w:val="005973CA"/>
    <w:rsid w:val="00597973"/>
    <w:rsid w:val="005A0470"/>
    <w:rsid w:val="005A1230"/>
    <w:rsid w:val="005A1ACA"/>
    <w:rsid w:val="005A2325"/>
    <w:rsid w:val="005A283B"/>
    <w:rsid w:val="005A453B"/>
    <w:rsid w:val="005A4F07"/>
    <w:rsid w:val="005A6044"/>
    <w:rsid w:val="005A7D6E"/>
    <w:rsid w:val="005A7DEE"/>
    <w:rsid w:val="005B1F35"/>
    <w:rsid w:val="005B202C"/>
    <w:rsid w:val="005B295A"/>
    <w:rsid w:val="005B35AC"/>
    <w:rsid w:val="005B3704"/>
    <w:rsid w:val="005B37CE"/>
    <w:rsid w:val="005B4517"/>
    <w:rsid w:val="005B55E7"/>
    <w:rsid w:val="005B60FC"/>
    <w:rsid w:val="005B61F9"/>
    <w:rsid w:val="005B654A"/>
    <w:rsid w:val="005B6AA2"/>
    <w:rsid w:val="005B6D47"/>
    <w:rsid w:val="005C0153"/>
    <w:rsid w:val="005C1972"/>
    <w:rsid w:val="005C23D3"/>
    <w:rsid w:val="005C24B4"/>
    <w:rsid w:val="005C2811"/>
    <w:rsid w:val="005C2F33"/>
    <w:rsid w:val="005C320F"/>
    <w:rsid w:val="005C46E6"/>
    <w:rsid w:val="005C49F6"/>
    <w:rsid w:val="005C4BA5"/>
    <w:rsid w:val="005C4F21"/>
    <w:rsid w:val="005C6792"/>
    <w:rsid w:val="005C6AB5"/>
    <w:rsid w:val="005C7082"/>
    <w:rsid w:val="005D14A6"/>
    <w:rsid w:val="005D1ACC"/>
    <w:rsid w:val="005D1C7E"/>
    <w:rsid w:val="005D1DFC"/>
    <w:rsid w:val="005D391E"/>
    <w:rsid w:val="005D46CC"/>
    <w:rsid w:val="005D4E01"/>
    <w:rsid w:val="005D5705"/>
    <w:rsid w:val="005D5AA9"/>
    <w:rsid w:val="005D6D65"/>
    <w:rsid w:val="005D754A"/>
    <w:rsid w:val="005E0B45"/>
    <w:rsid w:val="005E1838"/>
    <w:rsid w:val="005E38D7"/>
    <w:rsid w:val="005E5A78"/>
    <w:rsid w:val="005E5AD2"/>
    <w:rsid w:val="005E68CF"/>
    <w:rsid w:val="005F0BE3"/>
    <w:rsid w:val="005F1350"/>
    <w:rsid w:val="005F1630"/>
    <w:rsid w:val="005F3152"/>
    <w:rsid w:val="005F3165"/>
    <w:rsid w:val="005F31A3"/>
    <w:rsid w:val="005F3D3C"/>
    <w:rsid w:val="005F4638"/>
    <w:rsid w:val="005F6411"/>
    <w:rsid w:val="005F7994"/>
    <w:rsid w:val="0060129F"/>
    <w:rsid w:val="00602730"/>
    <w:rsid w:val="00602E7C"/>
    <w:rsid w:val="00602FE4"/>
    <w:rsid w:val="00603600"/>
    <w:rsid w:val="006039A4"/>
    <w:rsid w:val="00603BB2"/>
    <w:rsid w:val="00603BDA"/>
    <w:rsid w:val="006044E2"/>
    <w:rsid w:val="00604874"/>
    <w:rsid w:val="00605131"/>
    <w:rsid w:val="00605F3A"/>
    <w:rsid w:val="00606854"/>
    <w:rsid w:val="00606B7D"/>
    <w:rsid w:val="00606E30"/>
    <w:rsid w:val="0060725E"/>
    <w:rsid w:val="0060785D"/>
    <w:rsid w:val="0061021D"/>
    <w:rsid w:val="00610826"/>
    <w:rsid w:val="00610D50"/>
    <w:rsid w:val="00613910"/>
    <w:rsid w:val="00615D9A"/>
    <w:rsid w:val="00616484"/>
    <w:rsid w:val="00617673"/>
    <w:rsid w:val="00620228"/>
    <w:rsid w:val="006206F5"/>
    <w:rsid w:val="00620A71"/>
    <w:rsid w:val="00621B81"/>
    <w:rsid w:val="00622478"/>
    <w:rsid w:val="0062256A"/>
    <w:rsid w:val="00622FE6"/>
    <w:rsid w:val="006234B6"/>
    <w:rsid w:val="00623B7C"/>
    <w:rsid w:val="00625092"/>
    <w:rsid w:val="006254D7"/>
    <w:rsid w:val="006258DB"/>
    <w:rsid w:val="00627344"/>
    <w:rsid w:val="00627C31"/>
    <w:rsid w:val="00630561"/>
    <w:rsid w:val="0063162A"/>
    <w:rsid w:val="00632575"/>
    <w:rsid w:val="00633826"/>
    <w:rsid w:val="00634BBB"/>
    <w:rsid w:val="006359CE"/>
    <w:rsid w:val="006360A7"/>
    <w:rsid w:val="006375B7"/>
    <w:rsid w:val="00640A0F"/>
    <w:rsid w:val="00641103"/>
    <w:rsid w:val="00642488"/>
    <w:rsid w:val="00643D68"/>
    <w:rsid w:val="00644D04"/>
    <w:rsid w:val="00644E05"/>
    <w:rsid w:val="00644EC2"/>
    <w:rsid w:val="006453BD"/>
    <w:rsid w:val="006467F7"/>
    <w:rsid w:val="00646991"/>
    <w:rsid w:val="00646A61"/>
    <w:rsid w:val="0064789B"/>
    <w:rsid w:val="00650043"/>
    <w:rsid w:val="0065084A"/>
    <w:rsid w:val="00650F36"/>
    <w:rsid w:val="00652265"/>
    <w:rsid w:val="00652DB7"/>
    <w:rsid w:val="00652F94"/>
    <w:rsid w:val="00655C79"/>
    <w:rsid w:val="00656722"/>
    <w:rsid w:val="0065781E"/>
    <w:rsid w:val="00657AD6"/>
    <w:rsid w:val="00657C15"/>
    <w:rsid w:val="00657E29"/>
    <w:rsid w:val="0066136C"/>
    <w:rsid w:val="00661532"/>
    <w:rsid w:val="006631AC"/>
    <w:rsid w:val="00664CE8"/>
    <w:rsid w:val="0066632E"/>
    <w:rsid w:val="00666947"/>
    <w:rsid w:val="00666BAA"/>
    <w:rsid w:val="0067011C"/>
    <w:rsid w:val="00670324"/>
    <w:rsid w:val="006707AA"/>
    <w:rsid w:val="00670C0C"/>
    <w:rsid w:val="006710B2"/>
    <w:rsid w:val="00672C04"/>
    <w:rsid w:val="006736F6"/>
    <w:rsid w:val="006742A5"/>
    <w:rsid w:val="0067470B"/>
    <w:rsid w:val="00675CA9"/>
    <w:rsid w:val="00676742"/>
    <w:rsid w:val="00676C20"/>
    <w:rsid w:val="00676EC4"/>
    <w:rsid w:val="00677388"/>
    <w:rsid w:val="00680325"/>
    <w:rsid w:val="006810C8"/>
    <w:rsid w:val="006816F7"/>
    <w:rsid w:val="00682355"/>
    <w:rsid w:val="00683481"/>
    <w:rsid w:val="00683D7C"/>
    <w:rsid w:val="00683EC3"/>
    <w:rsid w:val="0068406E"/>
    <w:rsid w:val="00684138"/>
    <w:rsid w:val="0068567A"/>
    <w:rsid w:val="006867A5"/>
    <w:rsid w:val="00686D9A"/>
    <w:rsid w:val="006879BC"/>
    <w:rsid w:val="006879E2"/>
    <w:rsid w:val="006906CD"/>
    <w:rsid w:val="0069118C"/>
    <w:rsid w:val="006929E1"/>
    <w:rsid w:val="00692ECA"/>
    <w:rsid w:val="0069321A"/>
    <w:rsid w:val="00694167"/>
    <w:rsid w:val="0069447C"/>
    <w:rsid w:val="00694DE7"/>
    <w:rsid w:val="006952D5"/>
    <w:rsid w:val="006975FC"/>
    <w:rsid w:val="00697D6A"/>
    <w:rsid w:val="00697E3C"/>
    <w:rsid w:val="006A1917"/>
    <w:rsid w:val="006A1C25"/>
    <w:rsid w:val="006A2BF8"/>
    <w:rsid w:val="006A2F62"/>
    <w:rsid w:val="006A3E29"/>
    <w:rsid w:val="006A4917"/>
    <w:rsid w:val="006A4DEE"/>
    <w:rsid w:val="006A5C28"/>
    <w:rsid w:val="006A6B81"/>
    <w:rsid w:val="006B0AA5"/>
    <w:rsid w:val="006B242C"/>
    <w:rsid w:val="006B30B3"/>
    <w:rsid w:val="006B35FF"/>
    <w:rsid w:val="006B536D"/>
    <w:rsid w:val="006B578F"/>
    <w:rsid w:val="006B6CAE"/>
    <w:rsid w:val="006B6CD0"/>
    <w:rsid w:val="006B6DB9"/>
    <w:rsid w:val="006B760C"/>
    <w:rsid w:val="006B7C12"/>
    <w:rsid w:val="006B7C75"/>
    <w:rsid w:val="006C0484"/>
    <w:rsid w:val="006C0516"/>
    <w:rsid w:val="006C3B99"/>
    <w:rsid w:val="006C49AD"/>
    <w:rsid w:val="006C49C1"/>
    <w:rsid w:val="006C79B4"/>
    <w:rsid w:val="006D0725"/>
    <w:rsid w:val="006D098E"/>
    <w:rsid w:val="006D0A82"/>
    <w:rsid w:val="006D1B29"/>
    <w:rsid w:val="006D3221"/>
    <w:rsid w:val="006D4838"/>
    <w:rsid w:val="006D672F"/>
    <w:rsid w:val="006D6989"/>
    <w:rsid w:val="006D72A3"/>
    <w:rsid w:val="006D732D"/>
    <w:rsid w:val="006E0438"/>
    <w:rsid w:val="006E0476"/>
    <w:rsid w:val="006E0A84"/>
    <w:rsid w:val="006E0C4E"/>
    <w:rsid w:val="006E0C93"/>
    <w:rsid w:val="006E1013"/>
    <w:rsid w:val="006E182F"/>
    <w:rsid w:val="006E18EF"/>
    <w:rsid w:val="006E2F11"/>
    <w:rsid w:val="006E38E6"/>
    <w:rsid w:val="006E4256"/>
    <w:rsid w:val="006E4407"/>
    <w:rsid w:val="006E4A46"/>
    <w:rsid w:val="006E5760"/>
    <w:rsid w:val="006E62F1"/>
    <w:rsid w:val="006E664B"/>
    <w:rsid w:val="006E7295"/>
    <w:rsid w:val="006E72F2"/>
    <w:rsid w:val="006F1850"/>
    <w:rsid w:val="006F24D0"/>
    <w:rsid w:val="006F263A"/>
    <w:rsid w:val="006F28A5"/>
    <w:rsid w:val="006F28B1"/>
    <w:rsid w:val="006F2AD3"/>
    <w:rsid w:val="006F57C4"/>
    <w:rsid w:val="006F6126"/>
    <w:rsid w:val="006F6F58"/>
    <w:rsid w:val="006F7309"/>
    <w:rsid w:val="006F7B81"/>
    <w:rsid w:val="00700420"/>
    <w:rsid w:val="00701367"/>
    <w:rsid w:val="00701B93"/>
    <w:rsid w:val="007024AC"/>
    <w:rsid w:val="0070256F"/>
    <w:rsid w:val="007029A2"/>
    <w:rsid w:val="00702EBA"/>
    <w:rsid w:val="007038B1"/>
    <w:rsid w:val="00704058"/>
    <w:rsid w:val="00704546"/>
    <w:rsid w:val="00704699"/>
    <w:rsid w:val="0070541C"/>
    <w:rsid w:val="007058AA"/>
    <w:rsid w:val="00705DC1"/>
    <w:rsid w:val="007074A3"/>
    <w:rsid w:val="007074B3"/>
    <w:rsid w:val="00710D78"/>
    <w:rsid w:val="00710F4A"/>
    <w:rsid w:val="007137D5"/>
    <w:rsid w:val="00713D55"/>
    <w:rsid w:val="00714096"/>
    <w:rsid w:val="00714EE8"/>
    <w:rsid w:val="00716DAF"/>
    <w:rsid w:val="00717E00"/>
    <w:rsid w:val="00720EE1"/>
    <w:rsid w:val="00720F16"/>
    <w:rsid w:val="00725562"/>
    <w:rsid w:val="00725586"/>
    <w:rsid w:val="0072623A"/>
    <w:rsid w:val="00726662"/>
    <w:rsid w:val="00726D45"/>
    <w:rsid w:val="007271FE"/>
    <w:rsid w:val="00727CFC"/>
    <w:rsid w:val="00727D93"/>
    <w:rsid w:val="007308DB"/>
    <w:rsid w:val="00731577"/>
    <w:rsid w:val="007318BE"/>
    <w:rsid w:val="00732C9B"/>
    <w:rsid w:val="007337FF"/>
    <w:rsid w:val="00735257"/>
    <w:rsid w:val="007372B4"/>
    <w:rsid w:val="00740B76"/>
    <w:rsid w:val="00741724"/>
    <w:rsid w:val="00741B55"/>
    <w:rsid w:val="007432A1"/>
    <w:rsid w:val="00744706"/>
    <w:rsid w:val="007448EC"/>
    <w:rsid w:val="00745590"/>
    <w:rsid w:val="00746A0A"/>
    <w:rsid w:val="0074723E"/>
    <w:rsid w:val="0074755E"/>
    <w:rsid w:val="00747FAB"/>
    <w:rsid w:val="00750618"/>
    <w:rsid w:val="0075062B"/>
    <w:rsid w:val="0075094E"/>
    <w:rsid w:val="0075097A"/>
    <w:rsid w:val="00750B4C"/>
    <w:rsid w:val="007517D8"/>
    <w:rsid w:val="0075240D"/>
    <w:rsid w:val="00752AE2"/>
    <w:rsid w:val="0075330B"/>
    <w:rsid w:val="00753847"/>
    <w:rsid w:val="007556B2"/>
    <w:rsid w:val="0075658F"/>
    <w:rsid w:val="0075697E"/>
    <w:rsid w:val="00757555"/>
    <w:rsid w:val="00757C3E"/>
    <w:rsid w:val="00757FA7"/>
    <w:rsid w:val="0076079F"/>
    <w:rsid w:val="0076090E"/>
    <w:rsid w:val="0076169C"/>
    <w:rsid w:val="00761D00"/>
    <w:rsid w:val="00761DB5"/>
    <w:rsid w:val="007630F3"/>
    <w:rsid w:val="0076321C"/>
    <w:rsid w:val="00763B81"/>
    <w:rsid w:val="00763EEF"/>
    <w:rsid w:val="00764499"/>
    <w:rsid w:val="007669E9"/>
    <w:rsid w:val="0076712F"/>
    <w:rsid w:val="0077001D"/>
    <w:rsid w:val="0077024E"/>
    <w:rsid w:val="00770302"/>
    <w:rsid w:val="00770559"/>
    <w:rsid w:val="00771819"/>
    <w:rsid w:val="00772672"/>
    <w:rsid w:val="00772AC8"/>
    <w:rsid w:val="00772FC2"/>
    <w:rsid w:val="00773084"/>
    <w:rsid w:val="00773D74"/>
    <w:rsid w:val="0077418B"/>
    <w:rsid w:val="00774845"/>
    <w:rsid w:val="0077674E"/>
    <w:rsid w:val="00776C04"/>
    <w:rsid w:val="007772B7"/>
    <w:rsid w:val="0077742E"/>
    <w:rsid w:val="0077780A"/>
    <w:rsid w:val="007778B7"/>
    <w:rsid w:val="0078039B"/>
    <w:rsid w:val="0078053B"/>
    <w:rsid w:val="0078110C"/>
    <w:rsid w:val="00781254"/>
    <w:rsid w:val="0078323B"/>
    <w:rsid w:val="0078356D"/>
    <w:rsid w:val="00783ECF"/>
    <w:rsid w:val="0078642B"/>
    <w:rsid w:val="00787029"/>
    <w:rsid w:val="007875F2"/>
    <w:rsid w:val="00790E65"/>
    <w:rsid w:val="00790F51"/>
    <w:rsid w:val="00791A24"/>
    <w:rsid w:val="00791BF1"/>
    <w:rsid w:val="00792107"/>
    <w:rsid w:val="00792176"/>
    <w:rsid w:val="00792429"/>
    <w:rsid w:val="00792E4C"/>
    <w:rsid w:val="00793474"/>
    <w:rsid w:val="007939DB"/>
    <w:rsid w:val="00793ACA"/>
    <w:rsid w:val="00794ADA"/>
    <w:rsid w:val="007966A5"/>
    <w:rsid w:val="0079699C"/>
    <w:rsid w:val="00796D6E"/>
    <w:rsid w:val="007A05C5"/>
    <w:rsid w:val="007A0CFE"/>
    <w:rsid w:val="007A12BD"/>
    <w:rsid w:val="007A15BA"/>
    <w:rsid w:val="007A1815"/>
    <w:rsid w:val="007A1C42"/>
    <w:rsid w:val="007A2773"/>
    <w:rsid w:val="007A3848"/>
    <w:rsid w:val="007A3873"/>
    <w:rsid w:val="007A3B48"/>
    <w:rsid w:val="007A3EAA"/>
    <w:rsid w:val="007A3F24"/>
    <w:rsid w:val="007A4028"/>
    <w:rsid w:val="007A4693"/>
    <w:rsid w:val="007A492C"/>
    <w:rsid w:val="007A4A43"/>
    <w:rsid w:val="007A4BE7"/>
    <w:rsid w:val="007A4F3C"/>
    <w:rsid w:val="007A5236"/>
    <w:rsid w:val="007A54D9"/>
    <w:rsid w:val="007A6538"/>
    <w:rsid w:val="007A74A7"/>
    <w:rsid w:val="007A7CF4"/>
    <w:rsid w:val="007A7F5C"/>
    <w:rsid w:val="007B006C"/>
    <w:rsid w:val="007B068C"/>
    <w:rsid w:val="007B08FE"/>
    <w:rsid w:val="007B1792"/>
    <w:rsid w:val="007B202F"/>
    <w:rsid w:val="007B4A4B"/>
    <w:rsid w:val="007B5470"/>
    <w:rsid w:val="007B5562"/>
    <w:rsid w:val="007B57E1"/>
    <w:rsid w:val="007B5847"/>
    <w:rsid w:val="007B681F"/>
    <w:rsid w:val="007B68BA"/>
    <w:rsid w:val="007B6AB9"/>
    <w:rsid w:val="007B6DE1"/>
    <w:rsid w:val="007C09BC"/>
    <w:rsid w:val="007C0B85"/>
    <w:rsid w:val="007C5B06"/>
    <w:rsid w:val="007C5EB2"/>
    <w:rsid w:val="007C7EFB"/>
    <w:rsid w:val="007D0FF2"/>
    <w:rsid w:val="007D1146"/>
    <w:rsid w:val="007D1599"/>
    <w:rsid w:val="007D16BE"/>
    <w:rsid w:val="007D35A4"/>
    <w:rsid w:val="007D395B"/>
    <w:rsid w:val="007D44B2"/>
    <w:rsid w:val="007D4A5A"/>
    <w:rsid w:val="007D7FCB"/>
    <w:rsid w:val="007E0C76"/>
    <w:rsid w:val="007E1297"/>
    <w:rsid w:val="007E29C0"/>
    <w:rsid w:val="007E2CD2"/>
    <w:rsid w:val="007E2CFF"/>
    <w:rsid w:val="007E3E15"/>
    <w:rsid w:val="007E4082"/>
    <w:rsid w:val="007E52E8"/>
    <w:rsid w:val="007E55F8"/>
    <w:rsid w:val="007E5ADC"/>
    <w:rsid w:val="007E60AF"/>
    <w:rsid w:val="007E73D0"/>
    <w:rsid w:val="007E76C6"/>
    <w:rsid w:val="007F0111"/>
    <w:rsid w:val="007F0665"/>
    <w:rsid w:val="007F0D33"/>
    <w:rsid w:val="007F15E7"/>
    <w:rsid w:val="007F16C4"/>
    <w:rsid w:val="007F1DA6"/>
    <w:rsid w:val="007F38E5"/>
    <w:rsid w:val="007F3F97"/>
    <w:rsid w:val="007F4174"/>
    <w:rsid w:val="007F6A04"/>
    <w:rsid w:val="007F6D9C"/>
    <w:rsid w:val="007F79A8"/>
    <w:rsid w:val="00800A4A"/>
    <w:rsid w:val="00802046"/>
    <w:rsid w:val="00805719"/>
    <w:rsid w:val="00805D82"/>
    <w:rsid w:val="0080607A"/>
    <w:rsid w:val="00806491"/>
    <w:rsid w:val="00807E11"/>
    <w:rsid w:val="00810451"/>
    <w:rsid w:val="00810AE5"/>
    <w:rsid w:val="008114F7"/>
    <w:rsid w:val="00811667"/>
    <w:rsid w:val="00811D1B"/>
    <w:rsid w:val="00811D8E"/>
    <w:rsid w:val="00811FE7"/>
    <w:rsid w:val="008129E0"/>
    <w:rsid w:val="00813949"/>
    <w:rsid w:val="008148AC"/>
    <w:rsid w:val="00814C4C"/>
    <w:rsid w:val="00814DA4"/>
    <w:rsid w:val="00815F38"/>
    <w:rsid w:val="008169E2"/>
    <w:rsid w:val="0081762B"/>
    <w:rsid w:val="008178DF"/>
    <w:rsid w:val="00817B09"/>
    <w:rsid w:val="008204AD"/>
    <w:rsid w:val="008204D0"/>
    <w:rsid w:val="00821182"/>
    <w:rsid w:val="00822201"/>
    <w:rsid w:val="008224EC"/>
    <w:rsid w:val="0082288F"/>
    <w:rsid w:val="00823034"/>
    <w:rsid w:val="00823E37"/>
    <w:rsid w:val="0082449A"/>
    <w:rsid w:val="00825B3B"/>
    <w:rsid w:val="008268E5"/>
    <w:rsid w:val="008271EF"/>
    <w:rsid w:val="00830272"/>
    <w:rsid w:val="00830607"/>
    <w:rsid w:val="008317E4"/>
    <w:rsid w:val="008325D8"/>
    <w:rsid w:val="008327E7"/>
    <w:rsid w:val="00833691"/>
    <w:rsid w:val="00833975"/>
    <w:rsid w:val="00834532"/>
    <w:rsid w:val="00834A7B"/>
    <w:rsid w:val="00834CDC"/>
    <w:rsid w:val="0083524A"/>
    <w:rsid w:val="008352E7"/>
    <w:rsid w:val="00835494"/>
    <w:rsid w:val="00836809"/>
    <w:rsid w:val="00836DB4"/>
    <w:rsid w:val="00836E9D"/>
    <w:rsid w:val="008379AA"/>
    <w:rsid w:val="008410E6"/>
    <w:rsid w:val="0084345B"/>
    <w:rsid w:val="0084346D"/>
    <w:rsid w:val="00844178"/>
    <w:rsid w:val="008446E0"/>
    <w:rsid w:val="00844892"/>
    <w:rsid w:val="008463A2"/>
    <w:rsid w:val="008465B2"/>
    <w:rsid w:val="008515EB"/>
    <w:rsid w:val="00851DF1"/>
    <w:rsid w:val="00851E0E"/>
    <w:rsid w:val="008523C0"/>
    <w:rsid w:val="00853104"/>
    <w:rsid w:val="00854A72"/>
    <w:rsid w:val="008550BF"/>
    <w:rsid w:val="008557A5"/>
    <w:rsid w:val="00860AA7"/>
    <w:rsid w:val="00860BC2"/>
    <w:rsid w:val="00860E73"/>
    <w:rsid w:val="00861062"/>
    <w:rsid w:val="0086165B"/>
    <w:rsid w:val="008617C4"/>
    <w:rsid w:val="00862539"/>
    <w:rsid w:val="00862603"/>
    <w:rsid w:val="00864134"/>
    <w:rsid w:val="00864635"/>
    <w:rsid w:val="00864D19"/>
    <w:rsid w:val="00864E89"/>
    <w:rsid w:val="00865325"/>
    <w:rsid w:val="00865AD7"/>
    <w:rsid w:val="00865E07"/>
    <w:rsid w:val="0086718E"/>
    <w:rsid w:val="00867740"/>
    <w:rsid w:val="00867854"/>
    <w:rsid w:val="00867DCF"/>
    <w:rsid w:val="008701B8"/>
    <w:rsid w:val="00870450"/>
    <w:rsid w:val="00870A98"/>
    <w:rsid w:val="00870D69"/>
    <w:rsid w:val="00870E88"/>
    <w:rsid w:val="008718A6"/>
    <w:rsid w:val="0087230B"/>
    <w:rsid w:val="0087257C"/>
    <w:rsid w:val="0087263B"/>
    <w:rsid w:val="00872CFD"/>
    <w:rsid w:val="008751AB"/>
    <w:rsid w:val="00875F2E"/>
    <w:rsid w:val="00876387"/>
    <w:rsid w:val="00876488"/>
    <w:rsid w:val="008770C7"/>
    <w:rsid w:val="00877273"/>
    <w:rsid w:val="00877A86"/>
    <w:rsid w:val="00881126"/>
    <w:rsid w:val="00882CF5"/>
    <w:rsid w:val="00883D15"/>
    <w:rsid w:val="00885401"/>
    <w:rsid w:val="008858A8"/>
    <w:rsid w:val="008862B6"/>
    <w:rsid w:val="008863DD"/>
    <w:rsid w:val="00886EB2"/>
    <w:rsid w:val="00887D1A"/>
    <w:rsid w:val="00890451"/>
    <w:rsid w:val="008910DA"/>
    <w:rsid w:val="00891398"/>
    <w:rsid w:val="00891497"/>
    <w:rsid w:val="00891DA2"/>
    <w:rsid w:val="008924C0"/>
    <w:rsid w:val="0089260A"/>
    <w:rsid w:val="00892B96"/>
    <w:rsid w:val="00892D0A"/>
    <w:rsid w:val="00892F87"/>
    <w:rsid w:val="008930C9"/>
    <w:rsid w:val="00893DB6"/>
    <w:rsid w:val="00893DDC"/>
    <w:rsid w:val="00893FA3"/>
    <w:rsid w:val="0089431E"/>
    <w:rsid w:val="00895164"/>
    <w:rsid w:val="00895C0B"/>
    <w:rsid w:val="00895CC3"/>
    <w:rsid w:val="00895D01"/>
    <w:rsid w:val="0089711C"/>
    <w:rsid w:val="008977C6"/>
    <w:rsid w:val="00897F91"/>
    <w:rsid w:val="008A0354"/>
    <w:rsid w:val="008A04F8"/>
    <w:rsid w:val="008A0846"/>
    <w:rsid w:val="008A0AF7"/>
    <w:rsid w:val="008A28E0"/>
    <w:rsid w:val="008A2F37"/>
    <w:rsid w:val="008A3148"/>
    <w:rsid w:val="008A46E8"/>
    <w:rsid w:val="008A4B75"/>
    <w:rsid w:val="008A5F2B"/>
    <w:rsid w:val="008A6106"/>
    <w:rsid w:val="008A6500"/>
    <w:rsid w:val="008A694B"/>
    <w:rsid w:val="008A7578"/>
    <w:rsid w:val="008B0483"/>
    <w:rsid w:val="008B1FB4"/>
    <w:rsid w:val="008B242F"/>
    <w:rsid w:val="008B2988"/>
    <w:rsid w:val="008B4C1A"/>
    <w:rsid w:val="008B4D4D"/>
    <w:rsid w:val="008B62C8"/>
    <w:rsid w:val="008B6B79"/>
    <w:rsid w:val="008B7A5B"/>
    <w:rsid w:val="008C0310"/>
    <w:rsid w:val="008C063A"/>
    <w:rsid w:val="008C085C"/>
    <w:rsid w:val="008C1384"/>
    <w:rsid w:val="008C16A7"/>
    <w:rsid w:val="008C1781"/>
    <w:rsid w:val="008C200B"/>
    <w:rsid w:val="008C35D4"/>
    <w:rsid w:val="008C3F37"/>
    <w:rsid w:val="008C4BFF"/>
    <w:rsid w:val="008C6B0B"/>
    <w:rsid w:val="008C7180"/>
    <w:rsid w:val="008C74C5"/>
    <w:rsid w:val="008D0365"/>
    <w:rsid w:val="008D07A7"/>
    <w:rsid w:val="008D0F49"/>
    <w:rsid w:val="008D1323"/>
    <w:rsid w:val="008D1EA2"/>
    <w:rsid w:val="008D2589"/>
    <w:rsid w:val="008D2840"/>
    <w:rsid w:val="008D2867"/>
    <w:rsid w:val="008D2E92"/>
    <w:rsid w:val="008D38DE"/>
    <w:rsid w:val="008D60B0"/>
    <w:rsid w:val="008D618A"/>
    <w:rsid w:val="008D664E"/>
    <w:rsid w:val="008D6667"/>
    <w:rsid w:val="008E0BA8"/>
    <w:rsid w:val="008E0EBF"/>
    <w:rsid w:val="008E0F48"/>
    <w:rsid w:val="008E1844"/>
    <w:rsid w:val="008E1C32"/>
    <w:rsid w:val="008E1EEB"/>
    <w:rsid w:val="008E20F6"/>
    <w:rsid w:val="008E2791"/>
    <w:rsid w:val="008E2B76"/>
    <w:rsid w:val="008E3544"/>
    <w:rsid w:val="008E3B04"/>
    <w:rsid w:val="008E41EF"/>
    <w:rsid w:val="008E5270"/>
    <w:rsid w:val="008E5E4B"/>
    <w:rsid w:val="008F0673"/>
    <w:rsid w:val="008F3833"/>
    <w:rsid w:val="008F4471"/>
    <w:rsid w:val="008F4508"/>
    <w:rsid w:val="008F5310"/>
    <w:rsid w:val="008F5912"/>
    <w:rsid w:val="008F5CAB"/>
    <w:rsid w:val="008F5D4D"/>
    <w:rsid w:val="008F6675"/>
    <w:rsid w:val="008F6DAD"/>
    <w:rsid w:val="00901B9F"/>
    <w:rsid w:val="009025EF"/>
    <w:rsid w:val="0090266E"/>
    <w:rsid w:val="00902C2C"/>
    <w:rsid w:val="00902D4A"/>
    <w:rsid w:val="0090364F"/>
    <w:rsid w:val="00903EA5"/>
    <w:rsid w:val="00905561"/>
    <w:rsid w:val="00905857"/>
    <w:rsid w:val="00906E61"/>
    <w:rsid w:val="0091198B"/>
    <w:rsid w:val="00911F6F"/>
    <w:rsid w:val="009125E1"/>
    <w:rsid w:val="00913EAD"/>
    <w:rsid w:val="00914A31"/>
    <w:rsid w:val="00915687"/>
    <w:rsid w:val="00915D96"/>
    <w:rsid w:val="00921F08"/>
    <w:rsid w:val="00923444"/>
    <w:rsid w:val="00923775"/>
    <w:rsid w:val="00923F25"/>
    <w:rsid w:val="00924924"/>
    <w:rsid w:val="009257B1"/>
    <w:rsid w:val="0092640D"/>
    <w:rsid w:val="00926E73"/>
    <w:rsid w:val="0092702D"/>
    <w:rsid w:val="00927C8D"/>
    <w:rsid w:val="0093002F"/>
    <w:rsid w:val="00930AFA"/>
    <w:rsid w:val="00930B3B"/>
    <w:rsid w:val="009314E0"/>
    <w:rsid w:val="00931833"/>
    <w:rsid w:val="00931AF5"/>
    <w:rsid w:val="00932E5E"/>
    <w:rsid w:val="00934C5A"/>
    <w:rsid w:val="00934F2D"/>
    <w:rsid w:val="00936D1F"/>
    <w:rsid w:val="009370E5"/>
    <w:rsid w:val="009416F6"/>
    <w:rsid w:val="0094334C"/>
    <w:rsid w:val="00943AB7"/>
    <w:rsid w:val="009440BF"/>
    <w:rsid w:val="0094435A"/>
    <w:rsid w:val="00944697"/>
    <w:rsid w:val="00944DC9"/>
    <w:rsid w:val="0094536D"/>
    <w:rsid w:val="00946206"/>
    <w:rsid w:val="0094650A"/>
    <w:rsid w:val="00947739"/>
    <w:rsid w:val="00947837"/>
    <w:rsid w:val="00947CDF"/>
    <w:rsid w:val="00947FD7"/>
    <w:rsid w:val="00950836"/>
    <w:rsid w:val="00950CD8"/>
    <w:rsid w:val="00951573"/>
    <w:rsid w:val="009518D1"/>
    <w:rsid w:val="00952DE8"/>
    <w:rsid w:val="00952F89"/>
    <w:rsid w:val="009539A4"/>
    <w:rsid w:val="00955221"/>
    <w:rsid w:val="00955474"/>
    <w:rsid w:val="00955B88"/>
    <w:rsid w:val="009560AA"/>
    <w:rsid w:val="00956FA9"/>
    <w:rsid w:val="009571F8"/>
    <w:rsid w:val="00957573"/>
    <w:rsid w:val="00957BBC"/>
    <w:rsid w:val="00960894"/>
    <w:rsid w:val="00960B10"/>
    <w:rsid w:val="00961130"/>
    <w:rsid w:val="009612A9"/>
    <w:rsid w:val="00961943"/>
    <w:rsid w:val="00961CFD"/>
    <w:rsid w:val="00962ECC"/>
    <w:rsid w:val="00964C5F"/>
    <w:rsid w:val="0096513D"/>
    <w:rsid w:val="00965298"/>
    <w:rsid w:val="00965A22"/>
    <w:rsid w:val="00967B0F"/>
    <w:rsid w:val="00970063"/>
    <w:rsid w:val="009701A2"/>
    <w:rsid w:val="00970494"/>
    <w:rsid w:val="00970B2A"/>
    <w:rsid w:val="00971765"/>
    <w:rsid w:val="00971A50"/>
    <w:rsid w:val="009721D2"/>
    <w:rsid w:val="009725E0"/>
    <w:rsid w:val="00973A12"/>
    <w:rsid w:val="00973FEE"/>
    <w:rsid w:val="00974E75"/>
    <w:rsid w:val="0097522D"/>
    <w:rsid w:val="00975AF0"/>
    <w:rsid w:val="00975DBE"/>
    <w:rsid w:val="009764BA"/>
    <w:rsid w:val="00976B8E"/>
    <w:rsid w:val="00977D61"/>
    <w:rsid w:val="00980419"/>
    <w:rsid w:val="0098170E"/>
    <w:rsid w:val="00981F17"/>
    <w:rsid w:val="0098283D"/>
    <w:rsid w:val="00982D23"/>
    <w:rsid w:val="009844FA"/>
    <w:rsid w:val="00985258"/>
    <w:rsid w:val="00985E01"/>
    <w:rsid w:val="00986DF3"/>
    <w:rsid w:val="00986EA9"/>
    <w:rsid w:val="00987433"/>
    <w:rsid w:val="009874DD"/>
    <w:rsid w:val="0099041E"/>
    <w:rsid w:val="009907C3"/>
    <w:rsid w:val="00991CEA"/>
    <w:rsid w:val="00992313"/>
    <w:rsid w:val="00993912"/>
    <w:rsid w:val="00993C61"/>
    <w:rsid w:val="00994DE1"/>
    <w:rsid w:val="00995022"/>
    <w:rsid w:val="009951C4"/>
    <w:rsid w:val="009952E2"/>
    <w:rsid w:val="00995D5D"/>
    <w:rsid w:val="009961CE"/>
    <w:rsid w:val="00996B8C"/>
    <w:rsid w:val="00997B58"/>
    <w:rsid w:val="009A0CE7"/>
    <w:rsid w:val="009A1455"/>
    <w:rsid w:val="009A2235"/>
    <w:rsid w:val="009A33A4"/>
    <w:rsid w:val="009A4ACF"/>
    <w:rsid w:val="009A4D1A"/>
    <w:rsid w:val="009A5113"/>
    <w:rsid w:val="009A51EB"/>
    <w:rsid w:val="009A65A9"/>
    <w:rsid w:val="009A6A03"/>
    <w:rsid w:val="009A703C"/>
    <w:rsid w:val="009B0CA8"/>
    <w:rsid w:val="009B1398"/>
    <w:rsid w:val="009B145A"/>
    <w:rsid w:val="009B1A41"/>
    <w:rsid w:val="009B1D76"/>
    <w:rsid w:val="009B33E7"/>
    <w:rsid w:val="009B37FE"/>
    <w:rsid w:val="009B385B"/>
    <w:rsid w:val="009B3CA4"/>
    <w:rsid w:val="009B4A51"/>
    <w:rsid w:val="009B4D94"/>
    <w:rsid w:val="009B53DD"/>
    <w:rsid w:val="009B5AC9"/>
    <w:rsid w:val="009B6D87"/>
    <w:rsid w:val="009C0C9C"/>
    <w:rsid w:val="009C0E47"/>
    <w:rsid w:val="009C1A6A"/>
    <w:rsid w:val="009C2A5E"/>
    <w:rsid w:val="009C3017"/>
    <w:rsid w:val="009C36BE"/>
    <w:rsid w:val="009C6326"/>
    <w:rsid w:val="009C638A"/>
    <w:rsid w:val="009C7B02"/>
    <w:rsid w:val="009D14AB"/>
    <w:rsid w:val="009D175B"/>
    <w:rsid w:val="009D2284"/>
    <w:rsid w:val="009D30D1"/>
    <w:rsid w:val="009D3703"/>
    <w:rsid w:val="009D4A48"/>
    <w:rsid w:val="009D54F7"/>
    <w:rsid w:val="009D6011"/>
    <w:rsid w:val="009D6CA1"/>
    <w:rsid w:val="009D7E5F"/>
    <w:rsid w:val="009E0741"/>
    <w:rsid w:val="009E120E"/>
    <w:rsid w:val="009E17A1"/>
    <w:rsid w:val="009E3166"/>
    <w:rsid w:val="009E382B"/>
    <w:rsid w:val="009E42C4"/>
    <w:rsid w:val="009E494F"/>
    <w:rsid w:val="009E5D5B"/>
    <w:rsid w:val="009E6718"/>
    <w:rsid w:val="009E6C09"/>
    <w:rsid w:val="009E6F83"/>
    <w:rsid w:val="009E70AF"/>
    <w:rsid w:val="009E7E5E"/>
    <w:rsid w:val="009E7F9B"/>
    <w:rsid w:val="009F09CC"/>
    <w:rsid w:val="009F1007"/>
    <w:rsid w:val="009F27DF"/>
    <w:rsid w:val="009F3B44"/>
    <w:rsid w:val="009F3B53"/>
    <w:rsid w:val="009F3E11"/>
    <w:rsid w:val="009F5009"/>
    <w:rsid w:val="009F5761"/>
    <w:rsid w:val="009F6793"/>
    <w:rsid w:val="009F734C"/>
    <w:rsid w:val="00A0076C"/>
    <w:rsid w:val="00A00EC3"/>
    <w:rsid w:val="00A01B32"/>
    <w:rsid w:val="00A01F81"/>
    <w:rsid w:val="00A02787"/>
    <w:rsid w:val="00A034BC"/>
    <w:rsid w:val="00A04C75"/>
    <w:rsid w:val="00A077F6"/>
    <w:rsid w:val="00A10595"/>
    <w:rsid w:val="00A10ED1"/>
    <w:rsid w:val="00A10F7A"/>
    <w:rsid w:val="00A11514"/>
    <w:rsid w:val="00A11C4D"/>
    <w:rsid w:val="00A121AE"/>
    <w:rsid w:val="00A124A2"/>
    <w:rsid w:val="00A148F6"/>
    <w:rsid w:val="00A1583C"/>
    <w:rsid w:val="00A15D88"/>
    <w:rsid w:val="00A15F54"/>
    <w:rsid w:val="00A16401"/>
    <w:rsid w:val="00A16AE1"/>
    <w:rsid w:val="00A17237"/>
    <w:rsid w:val="00A1756A"/>
    <w:rsid w:val="00A175C8"/>
    <w:rsid w:val="00A17814"/>
    <w:rsid w:val="00A179DA"/>
    <w:rsid w:val="00A20323"/>
    <w:rsid w:val="00A20418"/>
    <w:rsid w:val="00A22F5B"/>
    <w:rsid w:val="00A23B3E"/>
    <w:rsid w:val="00A246AB"/>
    <w:rsid w:val="00A24F32"/>
    <w:rsid w:val="00A2583D"/>
    <w:rsid w:val="00A25986"/>
    <w:rsid w:val="00A259F8"/>
    <w:rsid w:val="00A264D4"/>
    <w:rsid w:val="00A26F1B"/>
    <w:rsid w:val="00A27AC3"/>
    <w:rsid w:val="00A27D05"/>
    <w:rsid w:val="00A303F9"/>
    <w:rsid w:val="00A309FB"/>
    <w:rsid w:val="00A30D1C"/>
    <w:rsid w:val="00A30EFC"/>
    <w:rsid w:val="00A3183A"/>
    <w:rsid w:val="00A32F75"/>
    <w:rsid w:val="00A3375E"/>
    <w:rsid w:val="00A33B1E"/>
    <w:rsid w:val="00A34CCA"/>
    <w:rsid w:val="00A3500B"/>
    <w:rsid w:val="00A350F7"/>
    <w:rsid w:val="00A35A30"/>
    <w:rsid w:val="00A35A65"/>
    <w:rsid w:val="00A369B7"/>
    <w:rsid w:val="00A37E3C"/>
    <w:rsid w:val="00A41E28"/>
    <w:rsid w:val="00A42F46"/>
    <w:rsid w:val="00A43604"/>
    <w:rsid w:val="00A43E04"/>
    <w:rsid w:val="00A43FA6"/>
    <w:rsid w:val="00A44849"/>
    <w:rsid w:val="00A45A97"/>
    <w:rsid w:val="00A46329"/>
    <w:rsid w:val="00A46402"/>
    <w:rsid w:val="00A51B56"/>
    <w:rsid w:val="00A51EB6"/>
    <w:rsid w:val="00A52C22"/>
    <w:rsid w:val="00A53F37"/>
    <w:rsid w:val="00A54867"/>
    <w:rsid w:val="00A5500E"/>
    <w:rsid w:val="00A552D8"/>
    <w:rsid w:val="00A557AD"/>
    <w:rsid w:val="00A5632F"/>
    <w:rsid w:val="00A56604"/>
    <w:rsid w:val="00A57209"/>
    <w:rsid w:val="00A607EC"/>
    <w:rsid w:val="00A616F7"/>
    <w:rsid w:val="00A61927"/>
    <w:rsid w:val="00A61A93"/>
    <w:rsid w:val="00A629F7"/>
    <w:rsid w:val="00A62DF9"/>
    <w:rsid w:val="00A637B7"/>
    <w:rsid w:val="00A63A2D"/>
    <w:rsid w:val="00A63C2D"/>
    <w:rsid w:val="00A641AE"/>
    <w:rsid w:val="00A644CB"/>
    <w:rsid w:val="00A64997"/>
    <w:rsid w:val="00A65087"/>
    <w:rsid w:val="00A67183"/>
    <w:rsid w:val="00A6777A"/>
    <w:rsid w:val="00A70539"/>
    <w:rsid w:val="00A715D2"/>
    <w:rsid w:val="00A71A24"/>
    <w:rsid w:val="00A73159"/>
    <w:rsid w:val="00A73190"/>
    <w:rsid w:val="00A73866"/>
    <w:rsid w:val="00A7465B"/>
    <w:rsid w:val="00A7473C"/>
    <w:rsid w:val="00A7498A"/>
    <w:rsid w:val="00A74F7F"/>
    <w:rsid w:val="00A761CC"/>
    <w:rsid w:val="00A76CA2"/>
    <w:rsid w:val="00A773B1"/>
    <w:rsid w:val="00A7753E"/>
    <w:rsid w:val="00A8066A"/>
    <w:rsid w:val="00A825BE"/>
    <w:rsid w:val="00A82677"/>
    <w:rsid w:val="00A83CFE"/>
    <w:rsid w:val="00A840DC"/>
    <w:rsid w:val="00A8487F"/>
    <w:rsid w:val="00A8566E"/>
    <w:rsid w:val="00A86149"/>
    <w:rsid w:val="00A86CF5"/>
    <w:rsid w:val="00A878F3"/>
    <w:rsid w:val="00A87BFC"/>
    <w:rsid w:val="00A9010E"/>
    <w:rsid w:val="00A90694"/>
    <w:rsid w:val="00A91410"/>
    <w:rsid w:val="00A92320"/>
    <w:rsid w:val="00A92385"/>
    <w:rsid w:val="00A928A5"/>
    <w:rsid w:val="00A92A26"/>
    <w:rsid w:val="00A92BD8"/>
    <w:rsid w:val="00A92DAB"/>
    <w:rsid w:val="00A92F61"/>
    <w:rsid w:val="00A93037"/>
    <w:rsid w:val="00A938FC"/>
    <w:rsid w:val="00A93A4D"/>
    <w:rsid w:val="00A93CFF"/>
    <w:rsid w:val="00A943CB"/>
    <w:rsid w:val="00A94EAE"/>
    <w:rsid w:val="00A95F1B"/>
    <w:rsid w:val="00A96BA1"/>
    <w:rsid w:val="00A96CCC"/>
    <w:rsid w:val="00A97167"/>
    <w:rsid w:val="00A972F4"/>
    <w:rsid w:val="00A974D3"/>
    <w:rsid w:val="00A97586"/>
    <w:rsid w:val="00A9766C"/>
    <w:rsid w:val="00AA09D3"/>
    <w:rsid w:val="00AA0A6F"/>
    <w:rsid w:val="00AA0AF6"/>
    <w:rsid w:val="00AA1074"/>
    <w:rsid w:val="00AA123A"/>
    <w:rsid w:val="00AA12C6"/>
    <w:rsid w:val="00AA1631"/>
    <w:rsid w:val="00AA2A85"/>
    <w:rsid w:val="00AA3281"/>
    <w:rsid w:val="00AA33D1"/>
    <w:rsid w:val="00AA3C07"/>
    <w:rsid w:val="00AA41FD"/>
    <w:rsid w:val="00AA42CE"/>
    <w:rsid w:val="00AA502A"/>
    <w:rsid w:val="00AA5641"/>
    <w:rsid w:val="00AA5897"/>
    <w:rsid w:val="00AA6246"/>
    <w:rsid w:val="00AA65B9"/>
    <w:rsid w:val="00AA6741"/>
    <w:rsid w:val="00AA6D30"/>
    <w:rsid w:val="00AB03FD"/>
    <w:rsid w:val="00AB114C"/>
    <w:rsid w:val="00AB17DF"/>
    <w:rsid w:val="00AB1923"/>
    <w:rsid w:val="00AB29C1"/>
    <w:rsid w:val="00AB2C43"/>
    <w:rsid w:val="00AB2DC8"/>
    <w:rsid w:val="00AB2FDF"/>
    <w:rsid w:val="00AB3922"/>
    <w:rsid w:val="00AB4498"/>
    <w:rsid w:val="00AB4CE2"/>
    <w:rsid w:val="00AB4F90"/>
    <w:rsid w:val="00AB50F1"/>
    <w:rsid w:val="00AB54A3"/>
    <w:rsid w:val="00AB5695"/>
    <w:rsid w:val="00AB5DF7"/>
    <w:rsid w:val="00AB669E"/>
    <w:rsid w:val="00AB7B9B"/>
    <w:rsid w:val="00AB7EE5"/>
    <w:rsid w:val="00AC0A01"/>
    <w:rsid w:val="00AC0D68"/>
    <w:rsid w:val="00AC1CAE"/>
    <w:rsid w:val="00AC2131"/>
    <w:rsid w:val="00AC2538"/>
    <w:rsid w:val="00AC25B6"/>
    <w:rsid w:val="00AC3B63"/>
    <w:rsid w:val="00AC4A34"/>
    <w:rsid w:val="00AC4C04"/>
    <w:rsid w:val="00AC53D1"/>
    <w:rsid w:val="00AC54FD"/>
    <w:rsid w:val="00AC71B5"/>
    <w:rsid w:val="00AD09AF"/>
    <w:rsid w:val="00AD0C57"/>
    <w:rsid w:val="00AD10FC"/>
    <w:rsid w:val="00AD16D0"/>
    <w:rsid w:val="00AD16DA"/>
    <w:rsid w:val="00AD2786"/>
    <w:rsid w:val="00AD2E2E"/>
    <w:rsid w:val="00AD2F08"/>
    <w:rsid w:val="00AD31CC"/>
    <w:rsid w:val="00AD3356"/>
    <w:rsid w:val="00AD4072"/>
    <w:rsid w:val="00AD56EC"/>
    <w:rsid w:val="00AD58E6"/>
    <w:rsid w:val="00AD609D"/>
    <w:rsid w:val="00AD6BB6"/>
    <w:rsid w:val="00AD6BFE"/>
    <w:rsid w:val="00AE01C7"/>
    <w:rsid w:val="00AE0B55"/>
    <w:rsid w:val="00AE0D9C"/>
    <w:rsid w:val="00AE1A34"/>
    <w:rsid w:val="00AE1B3E"/>
    <w:rsid w:val="00AE1B6B"/>
    <w:rsid w:val="00AE2CE4"/>
    <w:rsid w:val="00AE2D19"/>
    <w:rsid w:val="00AE2D9B"/>
    <w:rsid w:val="00AE3E9D"/>
    <w:rsid w:val="00AE40B9"/>
    <w:rsid w:val="00AE4F0E"/>
    <w:rsid w:val="00AE6108"/>
    <w:rsid w:val="00AE66F3"/>
    <w:rsid w:val="00AE6B05"/>
    <w:rsid w:val="00AE7B4C"/>
    <w:rsid w:val="00AE7D03"/>
    <w:rsid w:val="00AF017F"/>
    <w:rsid w:val="00AF050A"/>
    <w:rsid w:val="00AF0ABF"/>
    <w:rsid w:val="00AF1C9F"/>
    <w:rsid w:val="00AF2676"/>
    <w:rsid w:val="00AF2902"/>
    <w:rsid w:val="00AF2E29"/>
    <w:rsid w:val="00AF4649"/>
    <w:rsid w:val="00AF4781"/>
    <w:rsid w:val="00AF4D3F"/>
    <w:rsid w:val="00AF4D76"/>
    <w:rsid w:val="00AF4E6E"/>
    <w:rsid w:val="00AF542C"/>
    <w:rsid w:val="00AF5C06"/>
    <w:rsid w:val="00AF5C93"/>
    <w:rsid w:val="00AF5E86"/>
    <w:rsid w:val="00AF64ED"/>
    <w:rsid w:val="00AF6514"/>
    <w:rsid w:val="00AF6BD1"/>
    <w:rsid w:val="00AF6E31"/>
    <w:rsid w:val="00AF744A"/>
    <w:rsid w:val="00AF75B1"/>
    <w:rsid w:val="00AF7A13"/>
    <w:rsid w:val="00B00FC1"/>
    <w:rsid w:val="00B01E56"/>
    <w:rsid w:val="00B036EA"/>
    <w:rsid w:val="00B03893"/>
    <w:rsid w:val="00B066A5"/>
    <w:rsid w:val="00B06DBA"/>
    <w:rsid w:val="00B10419"/>
    <w:rsid w:val="00B11C65"/>
    <w:rsid w:val="00B12FEA"/>
    <w:rsid w:val="00B131EE"/>
    <w:rsid w:val="00B14CD5"/>
    <w:rsid w:val="00B14DE7"/>
    <w:rsid w:val="00B15AA2"/>
    <w:rsid w:val="00B1788C"/>
    <w:rsid w:val="00B17B3B"/>
    <w:rsid w:val="00B17C30"/>
    <w:rsid w:val="00B22A76"/>
    <w:rsid w:val="00B24435"/>
    <w:rsid w:val="00B26A56"/>
    <w:rsid w:val="00B272DC"/>
    <w:rsid w:val="00B30508"/>
    <w:rsid w:val="00B306CD"/>
    <w:rsid w:val="00B32BFD"/>
    <w:rsid w:val="00B32C80"/>
    <w:rsid w:val="00B336C8"/>
    <w:rsid w:val="00B33D2C"/>
    <w:rsid w:val="00B33E2B"/>
    <w:rsid w:val="00B3502F"/>
    <w:rsid w:val="00B35038"/>
    <w:rsid w:val="00B35075"/>
    <w:rsid w:val="00B35BCF"/>
    <w:rsid w:val="00B360B3"/>
    <w:rsid w:val="00B3616F"/>
    <w:rsid w:val="00B36352"/>
    <w:rsid w:val="00B36D12"/>
    <w:rsid w:val="00B376E2"/>
    <w:rsid w:val="00B379DC"/>
    <w:rsid w:val="00B41100"/>
    <w:rsid w:val="00B413EC"/>
    <w:rsid w:val="00B41507"/>
    <w:rsid w:val="00B4159B"/>
    <w:rsid w:val="00B416A5"/>
    <w:rsid w:val="00B41BBB"/>
    <w:rsid w:val="00B42288"/>
    <w:rsid w:val="00B42394"/>
    <w:rsid w:val="00B433C8"/>
    <w:rsid w:val="00B435A3"/>
    <w:rsid w:val="00B43EB1"/>
    <w:rsid w:val="00B4421B"/>
    <w:rsid w:val="00B448AA"/>
    <w:rsid w:val="00B45865"/>
    <w:rsid w:val="00B459EC"/>
    <w:rsid w:val="00B45CB9"/>
    <w:rsid w:val="00B4696D"/>
    <w:rsid w:val="00B46A03"/>
    <w:rsid w:val="00B4728E"/>
    <w:rsid w:val="00B47EDA"/>
    <w:rsid w:val="00B50269"/>
    <w:rsid w:val="00B52C11"/>
    <w:rsid w:val="00B53456"/>
    <w:rsid w:val="00B542EA"/>
    <w:rsid w:val="00B547B6"/>
    <w:rsid w:val="00B55C47"/>
    <w:rsid w:val="00B56AC3"/>
    <w:rsid w:val="00B56C8F"/>
    <w:rsid w:val="00B56FDF"/>
    <w:rsid w:val="00B57E88"/>
    <w:rsid w:val="00B57FC7"/>
    <w:rsid w:val="00B613A5"/>
    <w:rsid w:val="00B61AC0"/>
    <w:rsid w:val="00B61F06"/>
    <w:rsid w:val="00B6331F"/>
    <w:rsid w:val="00B6397F"/>
    <w:rsid w:val="00B63A91"/>
    <w:rsid w:val="00B647C5"/>
    <w:rsid w:val="00B650E6"/>
    <w:rsid w:val="00B65302"/>
    <w:rsid w:val="00B65F00"/>
    <w:rsid w:val="00B6619F"/>
    <w:rsid w:val="00B67608"/>
    <w:rsid w:val="00B70BC2"/>
    <w:rsid w:val="00B7112E"/>
    <w:rsid w:val="00B718FE"/>
    <w:rsid w:val="00B71B69"/>
    <w:rsid w:val="00B72AE3"/>
    <w:rsid w:val="00B73B60"/>
    <w:rsid w:val="00B74482"/>
    <w:rsid w:val="00B747CE"/>
    <w:rsid w:val="00B74AA7"/>
    <w:rsid w:val="00B74DB0"/>
    <w:rsid w:val="00B7501F"/>
    <w:rsid w:val="00B75258"/>
    <w:rsid w:val="00B762B0"/>
    <w:rsid w:val="00B7776C"/>
    <w:rsid w:val="00B77797"/>
    <w:rsid w:val="00B778C1"/>
    <w:rsid w:val="00B77A9A"/>
    <w:rsid w:val="00B810E3"/>
    <w:rsid w:val="00B8180D"/>
    <w:rsid w:val="00B82310"/>
    <w:rsid w:val="00B8262A"/>
    <w:rsid w:val="00B83CA2"/>
    <w:rsid w:val="00B84ABE"/>
    <w:rsid w:val="00B84DAB"/>
    <w:rsid w:val="00B8576A"/>
    <w:rsid w:val="00B8576E"/>
    <w:rsid w:val="00B867F2"/>
    <w:rsid w:val="00B8712A"/>
    <w:rsid w:val="00B8728D"/>
    <w:rsid w:val="00B874A1"/>
    <w:rsid w:val="00B87EFF"/>
    <w:rsid w:val="00B925A0"/>
    <w:rsid w:val="00B93C01"/>
    <w:rsid w:val="00B93C75"/>
    <w:rsid w:val="00B948A7"/>
    <w:rsid w:val="00B96136"/>
    <w:rsid w:val="00B9642C"/>
    <w:rsid w:val="00B966A8"/>
    <w:rsid w:val="00B96C48"/>
    <w:rsid w:val="00B96D0D"/>
    <w:rsid w:val="00BA081F"/>
    <w:rsid w:val="00BA2271"/>
    <w:rsid w:val="00BA240B"/>
    <w:rsid w:val="00BA24ED"/>
    <w:rsid w:val="00BA25E0"/>
    <w:rsid w:val="00BA294B"/>
    <w:rsid w:val="00BA37F6"/>
    <w:rsid w:val="00BA38E7"/>
    <w:rsid w:val="00BA3C0A"/>
    <w:rsid w:val="00BA440D"/>
    <w:rsid w:val="00BA4426"/>
    <w:rsid w:val="00BA58EE"/>
    <w:rsid w:val="00BA6310"/>
    <w:rsid w:val="00BA741E"/>
    <w:rsid w:val="00BB0419"/>
    <w:rsid w:val="00BB23A6"/>
    <w:rsid w:val="00BB2756"/>
    <w:rsid w:val="00BB27C8"/>
    <w:rsid w:val="00BB3A4B"/>
    <w:rsid w:val="00BB427D"/>
    <w:rsid w:val="00BB4A06"/>
    <w:rsid w:val="00BB7140"/>
    <w:rsid w:val="00BB723F"/>
    <w:rsid w:val="00BB7C26"/>
    <w:rsid w:val="00BB7D4D"/>
    <w:rsid w:val="00BC020E"/>
    <w:rsid w:val="00BC0231"/>
    <w:rsid w:val="00BC0723"/>
    <w:rsid w:val="00BC12C8"/>
    <w:rsid w:val="00BC16B0"/>
    <w:rsid w:val="00BC174F"/>
    <w:rsid w:val="00BC28A2"/>
    <w:rsid w:val="00BC3264"/>
    <w:rsid w:val="00BC32BB"/>
    <w:rsid w:val="00BC4040"/>
    <w:rsid w:val="00BC4A42"/>
    <w:rsid w:val="00BC4B0E"/>
    <w:rsid w:val="00BC4CCC"/>
    <w:rsid w:val="00BC6AE3"/>
    <w:rsid w:val="00BC6F51"/>
    <w:rsid w:val="00BD0078"/>
    <w:rsid w:val="00BD027B"/>
    <w:rsid w:val="00BD197F"/>
    <w:rsid w:val="00BD1D47"/>
    <w:rsid w:val="00BD262D"/>
    <w:rsid w:val="00BD2A85"/>
    <w:rsid w:val="00BD338F"/>
    <w:rsid w:val="00BD3D83"/>
    <w:rsid w:val="00BD4193"/>
    <w:rsid w:val="00BD4624"/>
    <w:rsid w:val="00BD4BB3"/>
    <w:rsid w:val="00BD6926"/>
    <w:rsid w:val="00BD697C"/>
    <w:rsid w:val="00BD6F33"/>
    <w:rsid w:val="00BE0612"/>
    <w:rsid w:val="00BE1660"/>
    <w:rsid w:val="00BE1DE9"/>
    <w:rsid w:val="00BE1DFB"/>
    <w:rsid w:val="00BE2216"/>
    <w:rsid w:val="00BE2D7E"/>
    <w:rsid w:val="00BE2E37"/>
    <w:rsid w:val="00BE2FD8"/>
    <w:rsid w:val="00BE40D0"/>
    <w:rsid w:val="00BE44B1"/>
    <w:rsid w:val="00BE49B1"/>
    <w:rsid w:val="00BE4B7C"/>
    <w:rsid w:val="00BE59A1"/>
    <w:rsid w:val="00BE6DD0"/>
    <w:rsid w:val="00BE70FE"/>
    <w:rsid w:val="00BE7B3F"/>
    <w:rsid w:val="00BE7DBB"/>
    <w:rsid w:val="00BF0880"/>
    <w:rsid w:val="00BF0DB4"/>
    <w:rsid w:val="00BF1CC0"/>
    <w:rsid w:val="00BF2B22"/>
    <w:rsid w:val="00BF38A1"/>
    <w:rsid w:val="00BF51FA"/>
    <w:rsid w:val="00BF5D42"/>
    <w:rsid w:val="00BF7255"/>
    <w:rsid w:val="00BF72B9"/>
    <w:rsid w:val="00C00187"/>
    <w:rsid w:val="00C0042C"/>
    <w:rsid w:val="00C006D2"/>
    <w:rsid w:val="00C0224C"/>
    <w:rsid w:val="00C022EA"/>
    <w:rsid w:val="00C03456"/>
    <w:rsid w:val="00C03806"/>
    <w:rsid w:val="00C04803"/>
    <w:rsid w:val="00C049C1"/>
    <w:rsid w:val="00C04E96"/>
    <w:rsid w:val="00C0517A"/>
    <w:rsid w:val="00C066AD"/>
    <w:rsid w:val="00C11231"/>
    <w:rsid w:val="00C11320"/>
    <w:rsid w:val="00C1260D"/>
    <w:rsid w:val="00C12A5E"/>
    <w:rsid w:val="00C12B90"/>
    <w:rsid w:val="00C130F1"/>
    <w:rsid w:val="00C132DE"/>
    <w:rsid w:val="00C1530C"/>
    <w:rsid w:val="00C15AEA"/>
    <w:rsid w:val="00C15BDE"/>
    <w:rsid w:val="00C169AB"/>
    <w:rsid w:val="00C1753F"/>
    <w:rsid w:val="00C17757"/>
    <w:rsid w:val="00C20286"/>
    <w:rsid w:val="00C202DC"/>
    <w:rsid w:val="00C214DF"/>
    <w:rsid w:val="00C22288"/>
    <w:rsid w:val="00C224A7"/>
    <w:rsid w:val="00C2254C"/>
    <w:rsid w:val="00C22576"/>
    <w:rsid w:val="00C24122"/>
    <w:rsid w:val="00C25782"/>
    <w:rsid w:val="00C25B1A"/>
    <w:rsid w:val="00C266BC"/>
    <w:rsid w:val="00C26CDF"/>
    <w:rsid w:val="00C26D6A"/>
    <w:rsid w:val="00C276B5"/>
    <w:rsid w:val="00C27D6F"/>
    <w:rsid w:val="00C3009A"/>
    <w:rsid w:val="00C318FF"/>
    <w:rsid w:val="00C31F0E"/>
    <w:rsid w:val="00C32363"/>
    <w:rsid w:val="00C32469"/>
    <w:rsid w:val="00C32668"/>
    <w:rsid w:val="00C33021"/>
    <w:rsid w:val="00C333BF"/>
    <w:rsid w:val="00C33E26"/>
    <w:rsid w:val="00C34648"/>
    <w:rsid w:val="00C34965"/>
    <w:rsid w:val="00C36DD8"/>
    <w:rsid w:val="00C378FB"/>
    <w:rsid w:val="00C37D0F"/>
    <w:rsid w:val="00C40768"/>
    <w:rsid w:val="00C40FF3"/>
    <w:rsid w:val="00C41382"/>
    <w:rsid w:val="00C419D4"/>
    <w:rsid w:val="00C4280F"/>
    <w:rsid w:val="00C42A3D"/>
    <w:rsid w:val="00C42C5C"/>
    <w:rsid w:val="00C437CE"/>
    <w:rsid w:val="00C43A21"/>
    <w:rsid w:val="00C4498D"/>
    <w:rsid w:val="00C4793E"/>
    <w:rsid w:val="00C47EB8"/>
    <w:rsid w:val="00C5036F"/>
    <w:rsid w:val="00C50599"/>
    <w:rsid w:val="00C50607"/>
    <w:rsid w:val="00C50DD8"/>
    <w:rsid w:val="00C50EA3"/>
    <w:rsid w:val="00C510F4"/>
    <w:rsid w:val="00C521CD"/>
    <w:rsid w:val="00C52D05"/>
    <w:rsid w:val="00C53671"/>
    <w:rsid w:val="00C54150"/>
    <w:rsid w:val="00C5509E"/>
    <w:rsid w:val="00C56F17"/>
    <w:rsid w:val="00C6008F"/>
    <w:rsid w:val="00C604B8"/>
    <w:rsid w:val="00C61280"/>
    <w:rsid w:val="00C61587"/>
    <w:rsid w:val="00C617B3"/>
    <w:rsid w:val="00C62175"/>
    <w:rsid w:val="00C6273A"/>
    <w:rsid w:val="00C62E4D"/>
    <w:rsid w:val="00C630B9"/>
    <w:rsid w:val="00C638C1"/>
    <w:rsid w:val="00C63FF2"/>
    <w:rsid w:val="00C64F3D"/>
    <w:rsid w:val="00C65C03"/>
    <w:rsid w:val="00C65D12"/>
    <w:rsid w:val="00C66835"/>
    <w:rsid w:val="00C67C01"/>
    <w:rsid w:val="00C67ED5"/>
    <w:rsid w:val="00C7013D"/>
    <w:rsid w:val="00C70C1E"/>
    <w:rsid w:val="00C7155D"/>
    <w:rsid w:val="00C7180C"/>
    <w:rsid w:val="00C72541"/>
    <w:rsid w:val="00C749EF"/>
    <w:rsid w:val="00C74F18"/>
    <w:rsid w:val="00C759F3"/>
    <w:rsid w:val="00C75CFD"/>
    <w:rsid w:val="00C760C5"/>
    <w:rsid w:val="00C765DF"/>
    <w:rsid w:val="00C77762"/>
    <w:rsid w:val="00C77EDE"/>
    <w:rsid w:val="00C8002B"/>
    <w:rsid w:val="00C812CA"/>
    <w:rsid w:val="00C816B6"/>
    <w:rsid w:val="00C8192C"/>
    <w:rsid w:val="00C81DF8"/>
    <w:rsid w:val="00C82112"/>
    <w:rsid w:val="00C826F0"/>
    <w:rsid w:val="00C82C7D"/>
    <w:rsid w:val="00C8315C"/>
    <w:rsid w:val="00C832F3"/>
    <w:rsid w:val="00C833B2"/>
    <w:rsid w:val="00C83BCC"/>
    <w:rsid w:val="00C84871"/>
    <w:rsid w:val="00C84B57"/>
    <w:rsid w:val="00C84B5C"/>
    <w:rsid w:val="00C84E67"/>
    <w:rsid w:val="00C853E4"/>
    <w:rsid w:val="00C85A8D"/>
    <w:rsid w:val="00C85C8B"/>
    <w:rsid w:val="00C8639F"/>
    <w:rsid w:val="00C86DE1"/>
    <w:rsid w:val="00C87A14"/>
    <w:rsid w:val="00C87CC4"/>
    <w:rsid w:val="00C87E6D"/>
    <w:rsid w:val="00C90E49"/>
    <w:rsid w:val="00C90F37"/>
    <w:rsid w:val="00C91127"/>
    <w:rsid w:val="00C911F5"/>
    <w:rsid w:val="00C91767"/>
    <w:rsid w:val="00C923CC"/>
    <w:rsid w:val="00C92472"/>
    <w:rsid w:val="00C936DA"/>
    <w:rsid w:val="00C93887"/>
    <w:rsid w:val="00C93F97"/>
    <w:rsid w:val="00C94122"/>
    <w:rsid w:val="00C955ED"/>
    <w:rsid w:val="00C9573D"/>
    <w:rsid w:val="00C9630C"/>
    <w:rsid w:val="00C963D8"/>
    <w:rsid w:val="00C96B1F"/>
    <w:rsid w:val="00C96BCF"/>
    <w:rsid w:val="00C97F5C"/>
    <w:rsid w:val="00CA04B5"/>
    <w:rsid w:val="00CA1342"/>
    <w:rsid w:val="00CA1C68"/>
    <w:rsid w:val="00CA2082"/>
    <w:rsid w:val="00CA25FB"/>
    <w:rsid w:val="00CA27A7"/>
    <w:rsid w:val="00CA287A"/>
    <w:rsid w:val="00CA288E"/>
    <w:rsid w:val="00CA2C27"/>
    <w:rsid w:val="00CA2C86"/>
    <w:rsid w:val="00CA3894"/>
    <w:rsid w:val="00CA3E12"/>
    <w:rsid w:val="00CA4575"/>
    <w:rsid w:val="00CA495F"/>
    <w:rsid w:val="00CA4EB7"/>
    <w:rsid w:val="00CA5406"/>
    <w:rsid w:val="00CA5E67"/>
    <w:rsid w:val="00CA6512"/>
    <w:rsid w:val="00CA657A"/>
    <w:rsid w:val="00CA7B98"/>
    <w:rsid w:val="00CB1734"/>
    <w:rsid w:val="00CB2021"/>
    <w:rsid w:val="00CB20BD"/>
    <w:rsid w:val="00CB21F7"/>
    <w:rsid w:val="00CB21FF"/>
    <w:rsid w:val="00CB28E8"/>
    <w:rsid w:val="00CB2CD5"/>
    <w:rsid w:val="00CB3876"/>
    <w:rsid w:val="00CB3EB3"/>
    <w:rsid w:val="00CB5236"/>
    <w:rsid w:val="00CB5C46"/>
    <w:rsid w:val="00CB5FC0"/>
    <w:rsid w:val="00CB616F"/>
    <w:rsid w:val="00CB7611"/>
    <w:rsid w:val="00CB7BC6"/>
    <w:rsid w:val="00CC136F"/>
    <w:rsid w:val="00CC1673"/>
    <w:rsid w:val="00CC182F"/>
    <w:rsid w:val="00CC1C28"/>
    <w:rsid w:val="00CC1F27"/>
    <w:rsid w:val="00CC20C7"/>
    <w:rsid w:val="00CC2A1F"/>
    <w:rsid w:val="00CC2FC6"/>
    <w:rsid w:val="00CC3D52"/>
    <w:rsid w:val="00CC5719"/>
    <w:rsid w:val="00CC5EE0"/>
    <w:rsid w:val="00CD02C0"/>
    <w:rsid w:val="00CD0A40"/>
    <w:rsid w:val="00CD0BF8"/>
    <w:rsid w:val="00CD22A3"/>
    <w:rsid w:val="00CD281E"/>
    <w:rsid w:val="00CD2EF2"/>
    <w:rsid w:val="00CD3FE8"/>
    <w:rsid w:val="00CD4C40"/>
    <w:rsid w:val="00CD56F3"/>
    <w:rsid w:val="00CD6175"/>
    <w:rsid w:val="00CD6E2F"/>
    <w:rsid w:val="00CD74E0"/>
    <w:rsid w:val="00CD74E9"/>
    <w:rsid w:val="00CD7A82"/>
    <w:rsid w:val="00CE0E47"/>
    <w:rsid w:val="00CE118B"/>
    <w:rsid w:val="00CE1364"/>
    <w:rsid w:val="00CE1782"/>
    <w:rsid w:val="00CE3102"/>
    <w:rsid w:val="00CE39F5"/>
    <w:rsid w:val="00CE49C1"/>
    <w:rsid w:val="00CE5F08"/>
    <w:rsid w:val="00CE616C"/>
    <w:rsid w:val="00CE673F"/>
    <w:rsid w:val="00CE7754"/>
    <w:rsid w:val="00CE7CAA"/>
    <w:rsid w:val="00CE7F3B"/>
    <w:rsid w:val="00CE7FC7"/>
    <w:rsid w:val="00CF0E58"/>
    <w:rsid w:val="00CF16C8"/>
    <w:rsid w:val="00CF172A"/>
    <w:rsid w:val="00CF286C"/>
    <w:rsid w:val="00CF2DD4"/>
    <w:rsid w:val="00CF2E0C"/>
    <w:rsid w:val="00CF3A0E"/>
    <w:rsid w:val="00CF3CFB"/>
    <w:rsid w:val="00CF4B9C"/>
    <w:rsid w:val="00CF5531"/>
    <w:rsid w:val="00CF72C6"/>
    <w:rsid w:val="00CF75FE"/>
    <w:rsid w:val="00D011C3"/>
    <w:rsid w:val="00D02C0A"/>
    <w:rsid w:val="00D02DCD"/>
    <w:rsid w:val="00D0311A"/>
    <w:rsid w:val="00D033F2"/>
    <w:rsid w:val="00D0413E"/>
    <w:rsid w:val="00D041BA"/>
    <w:rsid w:val="00D042DF"/>
    <w:rsid w:val="00D045CB"/>
    <w:rsid w:val="00D06284"/>
    <w:rsid w:val="00D06E9F"/>
    <w:rsid w:val="00D07124"/>
    <w:rsid w:val="00D073AD"/>
    <w:rsid w:val="00D1057C"/>
    <w:rsid w:val="00D107F3"/>
    <w:rsid w:val="00D11787"/>
    <w:rsid w:val="00D11B70"/>
    <w:rsid w:val="00D11E0F"/>
    <w:rsid w:val="00D1302D"/>
    <w:rsid w:val="00D144A5"/>
    <w:rsid w:val="00D14A58"/>
    <w:rsid w:val="00D14DCE"/>
    <w:rsid w:val="00D1535B"/>
    <w:rsid w:val="00D1629B"/>
    <w:rsid w:val="00D1692A"/>
    <w:rsid w:val="00D17D87"/>
    <w:rsid w:val="00D20565"/>
    <w:rsid w:val="00D21310"/>
    <w:rsid w:val="00D218C3"/>
    <w:rsid w:val="00D235C3"/>
    <w:rsid w:val="00D24AA1"/>
    <w:rsid w:val="00D2511E"/>
    <w:rsid w:val="00D26866"/>
    <w:rsid w:val="00D26BD5"/>
    <w:rsid w:val="00D26E7B"/>
    <w:rsid w:val="00D27C5D"/>
    <w:rsid w:val="00D303BF"/>
    <w:rsid w:val="00D30E10"/>
    <w:rsid w:val="00D3130C"/>
    <w:rsid w:val="00D31D9B"/>
    <w:rsid w:val="00D32C79"/>
    <w:rsid w:val="00D32F8E"/>
    <w:rsid w:val="00D33360"/>
    <w:rsid w:val="00D35148"/>
    <w:rsid w:val="00D35CFF"/>
    <w:rsid w:val="00D36D61"/>
    <w:rsid w:val="00D42FA9"/>
    <w:rsid w:val="00D434BE"/>
    <w:rsid w:val="00D43CBE"/>
    <w:rsid w:val="00D447FD"/>
    <w:rsid w:val="00D44DB7"/>
    <w:rsid w:val="00D45314"/>
    <w:rsid w:val="00D45579"/>
    <w:rsid w:val="00D45AA9"/>
    <w:rsid w:val="00D45F7B"/>
    <w:rsid w:val="00D468CC"/>
    <w:rsid w:val="00D46D54"/>
    <w:rsid w:val="00D47EEC"/>
    <w:rsid w:val="00D50430"/>
    <w:rsid w:val="00D504D2"/>
    <w:rsid w:val="00D5083C"/>
    <w:rsid w:val="00D51B5F"/>
    <w:rsid w:val="00D531C9"/>
    <w:rsid w:val="00D535BC"/>
    <w:rsid w:val="00D53CE3"/>
    <w:rsid w:val="00D546A1"/>
    <w:rsid w:val="00D54BCD"/>
    <w:rsid w:val="00D5606F"/>
    <w:rsid w:val="00D56C1B"/>
    <w:rsid w:val="00D56E36"/>
    <w:rsid w:val="00D6022E"/>
    <w:rsid w:val="00D60CD3"/>
    <w:rsid w:val="00D60F26"/>
    <w:rsid w:val="00D610B1"/>
    <w:rsid w:val="00D61E51"/>
    <w:rsid w:val="00D62172"/>
    <w:rsid w:val="00D62E33"/>
    <w:rsid w:val="00D62FA4"/>
    <w:rsid w:val="00D630D4"/>
    <w:rsid w:val="00D64587"/>
    <w:rsid w:val="00D6491C"/>
    <w:rsid w:val="00D64D2F"/>
    <w:rsid w:val="00D65165"/>
    <w:rsid w:val="00D65616"/>
    <w:rsid w:val="00D65BC6"/>
    <w:rsid w:val="00D67784"/>
    <w:rsid w:val="00D67DA6"/>
    <w:rsid w:val="00D70EA8"/>
    <w:rsid w:val="00D71631"/>
    <w:rsid w:val="00D73D55"/>
    <w:rsid w:val="00D74438"/>
    <w:rsid w:val="00D751F2"/>
    <w:rsid w:val="00D753A2"/>
    <w:rsid w:val="00D75726"/>
    <w:rsid w:val="00D75C35"/>
    <w:rsid w:val="00D75E3D"/>
    <w:rsid w:val="00D76B99"/>
    <w:rsid w:val="00D77B3E"/>
    <w:rsid w:val="00D801BC"/>
    <w:rsid w:val="00D809F7"/>
    <w:rsid w:val="00D80F8F"/>
    <w:rsid w:val="00D8235A"/>
    <w:rsid w:val="00D82B39"/>
    <w:rsid w:val="00D82E0F"/>
    <w:rsid w:val="00D83507"/>
    <w:rsid w:val="00D83705"/>
    <w:rsid w:val="00D83856"/>
    <w:rsid w:val="00D83C3D"/>
    <w:rsid w:val="00D84B5A"/>
    <w:rsid w:val="00D84C46"/>
    <w:rsid w:val="00D865FB"/>
    <w:rsid w:val="00D86B61"/>
    <w:rsid w:val="00D87583"/>
    <w:rsid w:val="00D9016C"/>
    <w:rsid w:val="00D91610"/>
    <w:rsid w:val="00D91968"/>
    <w:rsid w:val="00D9394E"/>
    <w:rsid w:val="00D93FA4"/>
    <w:rsid w:val="00D94603"/>
    <w:rsid w:val="00D952B4"/>
    <w:rsid w:val="00D954FD"/>
    <w:rsid w:val="00D961D0"/>
    <w:rsid w:val="00D96B23"/>
    <w:rsid w:val="00D96B96"/>
    <w:rsid w:val="00DA25E6"/>
    <w:rsid w:val="00DA350B"/>
    <w:rsid w:val="00DA440C"/>
    <w:rsid w:val="00DA59CC"/>
    <w:rsid w:val="00DA7222"/>
    <w:rsid w:val="00DA7E8C"/>
    <w:rsid w:val="00DB0F51"/>
    <w:rsid w:val="00DB14E0"/>
    <w:rsid w:val="00DB3C41"/>
    <w:rsid w:val="00DB3D8F"/>
    <w:rsid w:val="00DB3EA7"/>
    <w:rsid w:val="00DB489C"/>
    <w:rsid w:val="00DB57E4"/>
    <w:rsid w:val="00DB75BD"/>
    <w:rsid w:val="00DC05A8"/>
    <w:rsid w:val="00DC0FB0"/>
    <w:rsid w:val="00DC1817"/>
    <w:rsid w:val="00DC1C95"/>
    <w:rsid w:val="00DC2728"/>
    <w:rsid w:val="00DC2C00"/>
    <w:rsid w:val="00DC3018"/>
    <w:rsid w:val="00DC490D"/>
    <w:rsid w:val="00DC58A5"/>
    <w:rsid w:val="00DC593D"/>
    <w:rsid w:val="00DC5B8F"/>
    <w:rsid w:val="00DC675B"/>
    <w:rsid w:val="00DC7150"/>
    <w:rsid w:val="00DC7994"/>
    <w:rsid w:val="00DC7B7A"/>
    <w:rsid w:val="00DD0424"/>
    <w:rsid w:val="00DD0592"/>
    <w:rsid w:val="00DD05E7"/>
    <w:rsid w:val="00DD0CE2"/>
    <w:rsid w:val="00DD158C"/>
    <w:rsid w:val="00DD1905"/>
    <w:rsid w:val="00DD1A78"/>
    <w:rsid w:val="00DD2138"/>
    <w:rsid w:val="00DD2E66"/>
    <w:rsid w:val="00DD450F"/>
    <w:rsid w:val="00DD5B3E"/>
    <w:rsid w:val="00DD6375"/>
    <w:rsid w:val="00DD7883"/>
    <w:rsid w:val="00DE0988"/>
    <w:rsid w:val="00DE0EE1"/>
    <w:rsid w:val="00DE0F09"/>
    <w:rsid w:val="00DE117F"/>
    <w:rsid w:val="00DE137D"/>
    <w:rsid w:val="00DE16CE"/>
    <w:rsid w:val="00DE1BCF"/>
    <w:rsid w:val="00DE2420"/>
    <w:rsid w:val="00DE3C68"/>
    <w:rsid w:val="00DE51F1"/>
    <w:rsid w:val="00DE5578"/>
    <w:rsid w:val="00DE6FF1"/>
    <w:rsid w:val="00DE7EA4"/>
    <w:rsid w:val="00DE7EB9"/>
    <w:rsid w:val="00DF22F5"/>
    <w:rsid w:val="00DF29C1"/>
    <w:rsid w:val="00DF3410"/>
    <w:rsid w:val="00DF4890"/>
    <w:rsid w:val="00DF4D2C"/>
    <w:rsid w:val="00DF4DBA"/>
    <w:rsid w:val="00E00057"/>
    <w:rsid w:val="00E010EF"/>
    <w:rsid w:val="00E013EF"/>
    <w:rsid w:val="00E02098"/>
    <w:rsid w:val="00E03037"/>
    <w:rsid w:val="00E03664"/>
    <w:rsid w:val="00E036AF"/>
    <w:rsid w:val="00E03DDF"/>
    <w:rsid w:val="00E0547F"/>
    <w:rsid w:val="00E06A88"/>
    <w:rsid w:val="00E072A6"/>
    <w:rsid w:val="00E079A8"/>
    <w:rsid w:val="00E116BD"/>
    <w:rsid w:val="00E12B87"/>
    <w:rsid w:val="00E16404"/>
    <w:rsid w:val="00E165F9"/>
    <w:rsid w:val="00E16DE6"/>
    <w:rsid w:val="00E179C1"/>
    <w:rsid w:val="00E17AB9"/>
    <w:rsid w:val="00E205A1"/>
    <w:rsid w:val="00E20DF1"/>
    <w:rsid w:val="00E21F30"/>
    <w:rsid w:val="00E232B1"/>
    <w:rsid w:val="00E23440"/>
    <w:rsid w:val="00E24379"/>
    <w:rsid w:val="00E245A4"/>
    <w:rsid w:val="00E2493F"/>
    <w:rsid w:val="00E26538"/>
    <w:rsid w:val="00E26FC7"/>
    <w:rsid w:val="00E30435"/>
    <w:rsid w:val="00E30AC0"/>
    <w:rsid w:val="00E30F2A"/>
    <w:rsid w:val="00E31122"/>
    <w:rsid w:val="00E3133C"/>
    <w:rsid w:val="00E3169E"/>
    <w:rsid w:val="00E324EA"/>
    <w:rsid w:val="00E32D46"/>
    <w:rsid w:val="00E33958"/>
    <w:rsid w:val="00E3468B"/>
    <w:rsid w:val="00E3471F"/>
    <w:rsid w:val="00E34A60"/>
    <w:rsid w:val="00E34CB0"/>
    <w:rsid w:val="00E353AC"/>
    <w:rsid w:val="00E3574E"/>
    <w:rsid w:val="00E35A9E"/>
    <w:rsid w:val="00E36EA2"/>
    <w:rsid w:val="00E371B6"/>
    <w:rsid w:val="00E40AB1"/>
    <w:rsid w:val="00E41B58"/>
    <w:rsid w:val="00E41CD7"/>
    <w:rsid w:val="00E420AA"/>
    <w:rsid w:val="00E4378F"/>
    <w:rsid w:val="00E43CB8"/>
    <w:rsid w:val="00E43FA7"/>
    <w:rsid w:val="00E4402A"/>
    <w:rsid w:val="00E442A9"/>
    <w:rsid w:val="00E467C6"/>
    <w:rsid w:val="00E46865"/>
    <w:rsid w:val="00E47977"/>
    <w:rsid w:val="00E50173"/>
    <w:rsid w:val="00E50E1F"/>
    <w:rsid w:val="00E5105A"/>
    <w:rsid w:val="00E51CAD"/>
    <w:rsid w:val="00E53D59"/>
    <w:rsid w:val="00E54E05"/>
    <w:rsid w:val="00E559AD"/>
    <w:rsid w:val="00E61803"/>
    <w:rsid w:val="00E61A63"/>
    <w:rsid w:val="00E61FD4"/>
    <w:rsid w:val="00E63327"/>
    <w:rsid w:val="00E63B62"/>
    <w:rsid w:val="00E664CD"/>
    <w:rsid w:val="00E6711A"/>
    <w:rsid w:val="00E7169F"/>
    <w:rsid w:val="00E71989"/>
    <w:rsid w:val="00E735F7"/>
    <w:rsid w:val="00E74C47"/>
    <w:rsid w:val="00E75631"/>
    <w:rsid w:val="00E76025"/>
    <w:rsid w:val="00E7648E"/>
    <w:rsid w:val="00E76763"/>
    <w:rsid w:val="00E76AA9"/>
    <w:rsid w:val="00E76B85"/>
    <w:rsid w:val="00E81B40"/>
    <w:rsid w:val="00E8284B"/>
    <w:rsid w:val="00E82A5C"/>
    <w:rsid w:val="00E82F0B"/>
    <w:rsid w:val="00E83AE4"/>
    <w:rsid w:val="00E84F6A"/>
    <w:rsid w:val="00E85216"/>
    <w:rsid w:val="00E85E0A"/>
    <w:rsid w:val="00E86E31"/>
    <w:rsid w:val="00E870DF"/>
    <w:rsid w:val="00E87476"/>
    <w:rsid w:val="00E9057A"/>
    <w:rsid w:val="00E9196E"/>
    <w:rsid w:val="00E9225F"/>
    <w:rsid w:val="00E923A5"/>
    <w:rsid w:val="00E93987"/>
    <w:rsid w:val="00E93A86"/>
    <w:rsid w:val="00E946A8"/>
    <w:rsid w:val="00E9540F"/>
    <w:rsid w:val="00E9667F"/>
    <w:rsid w:val="00E96C95"/>
    <w:rsid w:val="00E971CD"/>
    <w:rsid w:val="00E97392"/>
    <w:rsid w:val="00EA07B9"/>
    <w:rsid w:val="00EA19BD"/>
    <w:rsid w:val="00EA2C51"/>
    <w:rsid w:val="00EA2CBC"/>
    <w:rsid w:val="00EA2FAA"/>
    <w:rsid w:val="00EA3596"/>
    <w:rsid w:val="00EA35D5"/>
    <w:rsid w:val="00EA36E0"/>
    <w:rsid w:val="00EA3E92"/>
    <w:rsid w:val="00EA3F68"/>
    <w:rsid w:val="00EA40A6"/>
    <w:rsid w:val="00EA4495"/>
    <w:rsid w:val="00EA4E4F"/>
    <w:rsid w:val="00EA55C8"/>
    <w:rsid w:val="00EA5DDD"/>
    <w:rsid w:val="00EA6379"/>
    <w:rsid w:val="00EA6433"/>
    <w:rsid w:val="00EA7050"/>
    <w:rsid w:val="00EA7566"/>
    <w:rsid w:val="00EA7FF5"/>
    <w:rsid w:val="00EB087F"/>
    <w:rsid w:val="00EB0ECD"/>
    <w:rsid w:val="00EB1231"/>
    <w:rsid w:val="00EB2298"/>
    <w:rsid w:val="00EB3750"/>
    <w:rsid w:val="00EB4892"/>
    <w:rsid w:val="00EB6151"/>
    <w:rsid w:val="00EB7470"/>
    <w:rsid w:val="00EB75BA"/>
    <w:rsid w:val="00EB7B20"/>
    <w:rsid w:val="00EC0898"/>
    <w:rsid w:val="00EC1FD3"/>
    <w:rsid w:val="00EC284F"/>
    <w:rsid w:val="00EC4059"/>
    <w:rsid w:val="00EC412B"/>
    <w:rsid w:val="00EC440D"/>
    <w:rsid w:val="00EC4EA5"/>
    <w:rsid w:val="00EC58AE"/>
    <w:rsid w:val="00EC5CAF"/>
    <w:rsid w:val="00EC6D87"/>
    <w:rsid w:val="00EC6F51"/>
    <w:rsid w:val="00EC6F7C"/>
    <w:rsid w:val="00EC722A"/>
    <w:rsid w:val="00EC74E7"/>
    <w:rsid w:val="00ED035D"/>
    <w:rsid w:val="00ED0515"/>
    <w:rsid w:val="00ED0ACD"/>
    <w:rsid w:val="00ED0D3B"/>
    <w:rsid w:val="00ED25DA"/>
    <w:rsid w:val="00ED3475"/>
    <w:rsid w:val="00ED37FE"/>
    <w:rsid w:val="00ED3B50"/>
    <w:rsid w:val="00ED4066"/>
    <w:rsid w:val="00ED48E4"/>
    <w:rsid w:val="00ED4E2F"/>
    <w:rsid w:val="00ED5D06"/>
    <w:rsid w:val="00ED6E37"/>
    <w:rsid w:val="00ED721A"/>
    <w:rsid w:val="00ED7B05"/>
    <w:rsid w:val="00ED7CA5"/>
    <w:rsid w:val="00EE03C8"/>
    <w:rsid w:val="00EE0A70"/>
    <w:rsid w:val="00EE1831"/>
    <w:rsid w:val="00EE24E3"/>
    <w:rsid w:val="00EE25FC"/>
    <w:rsid w:val="00EE2B0D"/>
    <w:rsid w:val="00EE32E9"/>
    <w:rsid w:val="00EE36C1"/>
    <w:rsid w:val="00EE3930"/>
    <w:rsid w:val="00EE41EA"/>
    <w:rsid w:val="00EE45A0"/>
    <w:rsid w:val="00EE4BB4"/>
    <w:rsid w:val="00EE5EF2"/>
    <w:rsid w:val="00EE74ED"/>
    <w:rsid w:val="00EE791F"/>
    <w:rsid w:val="00EE7A68"/>
    <w:rsid w:val="00EF072F"/>
    <w:rsid w:val="00EF1909"/>
    <w:rsid w:val="00EF1B91"/>
    <w:rsid w:val="00EF2863"/>
    <w:rsid w:val="00EF2AD9"/>
    <w:rsid w:val="00EF3524"/>
    <w:rsid w:val="00EF490C"/>
    <w:rsid w:val="00EF5C91"/>
    <w:rsid w:val="00F00D99"/>
    <w:rsid w:val="00F019DD"/>
    <w:rsid w:val="00F02075"/>
    <w:rsid w:val="00F02247"/>
    <w:rsid w:val="00F022AB"/>
    <w:rsid w:val="00F02A4E"/>
    <w:rsid w:val="00F03ECE"/>
    <w:rsid w:val="00F03F64"/>
    <w:rsid w:val="00F04E7A"/>
    <w:rsid w:val="00F05E78"/>
    <w:rsid w:val="00F06E2B"/>
    <w:rsid w:val="00F06E31"/>
    <w:rsid w:val="00F07174"/>
    <w:rsid w:val="00F10258"/>
    <w:rsid w:val="00F116D0"/>
    <w:rsid w:val="00F11FCC"/>
    <w:rsid w:val="00F133CD"/>
    <w:rsid w:val="00F143B8"/>
    <w:rsid w:val="00F147A2"/>
    <w:rsid w:val="00F14F0E"/>
    <w:rsid w:val="00F15F80"/>
    <w:rsid w:val="00F16897"/>
    <w:rsid w:val="00F16EBA"/>
    <w:rsid w:val="00F17335"/>
    <w:rsid w:val="00F17697"/>
    <w:rsid w:val="00F17B22"/>
    <w:rsid w:val="00F2049F"/>
    <w:rsid w:val="00F2075A"/>
    <w:rsid w:val="00F21BC2"/>
    <w:rsid w:val="00F225C0"/>
    <w:rsid w:val="00F23D92"/>
    <w:rsid w:val="00F23E49"/>
    <w:rsid w:val="00F24626"/>
    <w:rsid w:val="00F24CBB"/>
    <w:rsid w:val="00F25794"/>
    <w:rsid w:val="00F257FB"/>
    <w:rsid w:val="00F2626F"/>
    <w:rsid w:val="00F26DB2"/>
    <w:rsid w:val="00F30900"/>
    <w:rsid w:val="00F31352"/>
    <w:rsid w:val="00F32BAA"/>
    <w:rsid w:val="00F32E96"/>
    <w:rsid w:val="00F33770"/>
    <w:rsid w:val="00F34F5D"/>
    <w:rsid w:val="00F35972"/>
    <w:rsid w:val="00F35DE5"/>
    <w:rsid w:val="00F36348"/>
    <w:rsid w:val="00F40E29"/>
    <w:rsid w:val="00F4161F"/>
    <w:rsid w:val="00F42083"/>
    <w:rsid w:val="00F42457"/>
    <w:rsid w:val="00F42905"/>
    <w:rsid w:val="00F42F2E"/>
    <w:rsid w:val="00F4307D"/>
    <w:rsid w:val="00F43BF2"/>
    <w:rsid w:val="00F44D0F"/>
    <w:rsid w:val="00F45CE1"/>
    <w:rsid w:val="00F46531"/>
    <w:rsid w:val="00F46BA4"/>
    <w:rsid w:val="00F47878"/>
    <w:rsid w:val="00F508E3"/>
    <w:rsid w:val="00F51807"/>
    <w:rsid w:val="00F5235E"/>
    <w:rsid w:val="00F528FD"/>
    <w:rsid w:val="00F53D80"/>
    <w:rsid w:val="00F53E8E"/>
    <w:rsid w:val="00F563B7"/>
    <w:rsid w:val="00F567CD"/>
    <w:rsid w:val="00F57620"/>
    <w:rsid w:val="00F57F58"/>
    <w:rsid w:val="00F60F58"/>
    <w:rsid w:val="00F61152"/>
    <w:rsid w:val="00F61AFC"/>
    <w:rsid w:val="00F61DE4"/>
    <w:rsid w:val="00F62043"/>
    <w:rsid w:val="00F63129"/>
    <w:rsid w:val="00F63FD6"/>
    <w:rsid w:val="00F64189"/>
    <w:rsid w:val="00F645D9"/>
    <w:rsid w:val="00F6553D"/>
    <w:rsid w:val="00F65722"/>
    <w:rsid w:val="00F65A51"/>
    <w:rsid w:val="00F65D4E"/>
    <w:rsid w:val="00F66611"/>
    <w:rsid w:val="00F66CA5"/>
    <w:rsid w:val="00F66DA7"/>
    <w:rsid w:val="00F67F90"/>
    <w:rsid w:val="00F712AE"/>
    <w:rsid w:val="00F712C1"/>
    <w:rsid w:val="00F71B00"/>
    <w:rsid w:val="00F71E12"/>
    <w:rsid w:val="00F71E3A"/>
    <w:rsid w:val="00F720F6"/>
    <w:rsid w:val="00F721EA"/>
    <w:rsid w:val="00F7314C"/>
    <w:rsid w:val="00F73420"/>
    <w:rsid w:val="00F738E1"/>
    <w:rsid w:val="00F74743"/>
    <w:rsid w:val="00F7570E"/>
    <w:rsid w:val="00F75BCF"/>
    <w:rsid w:val="00F761E4"/>
    <w:rsid w:val="00F7696A"/>
    <w:rsid w:val="00F8000E"/>
    <w:rsid w:val="00F806DD"/>
    <w:rsid w:val="00F80BB0"/>
    <w:rsid w:val="00F81182"/>
    <w:rsid w:val="00F8158E"/>
    <w:rsid w:val="00F819A9"/>
    <w:rsid w:val="00F82F50"/>
    <w:rsid w:val="00F83452"/>
    <w:rsid w:val="00F84616"/>
    <w:rsid w:val="00F8488C"/>
    <w:rsid w:val="00F85022"/>
    <w:rsid w:val="00F852DD"/>
    <w:rsid w:val="00F85376"/>
    <w:rsid w:val="00F860EE"/>
    <w:rsid w:val="00F8747E"/>
    <w:rsid w:val="00F8784A"/>
    <w:rsid w:val="00F9081D"/>
    <w:rsid w:val="00F90DD6"/>
    <w:rsid w:val="00F92B0F"/>
    <w:rsid w:val="00F92FAB"/>
    <w:rsid w:val="00F93831"/>
    <w:rsid w:val="00F94519"/>
    <w:rsid w:val="00F9460F"/>
    <w:rsid w:val="00F94E96"/>
    <w:rsid w:val="00F95728"/>
    <w:rsid w:val="00F95C24"/>
    <w:rsid w:val="00F967DB"/>
    <w:rsid w:val="00F97B01"/>
    <w:rsid w:val="00FA0433"/>
    <w:rsid w:val="00FA0A5F"/>
    <w:rsid w:val="00FA2E7B"/>
    <w:rsid w:val="00FA3DC4"/>
    <w:rsid w:val="00FA420C"/>
    <w:rsid w:val="00FA43F7"/>
    <w:rsid w:val="00FA4721"/>
    <w:rsid w:val="00FA5C8E"/>
    <w:rsid w:val="00FA6162"/>
    <w:rsid w:val="00FA616E"/>
    <w:rsid w:val="00FA7830"/>
    <w:rsid w:val="00FA7BC8"/>
    <w:rsid w:val="00FB1306"/>
    <w:rsid w:val="00FB16C8"/>
    <w:rsid w:val="00FB176F"/>
    <w:rsid w:val="00FB187A"/>
    <w:rsid w:val="00FB1D8B"/>
    <w:rsid w:val="00FB295A"/>
    <w:rsid w:val="00FB2BC4"/>
    <w:rsid w:val="00FB4A8F"/>
    <w:rsid w:val="00FB6900"/>
    <w:rsid w:val="00FB6FFE"/>
    <w:rsid w:val="00FC0A34"/>
    <w:rsid w:val="00FC2AC0"/>
    <w:rsid w:val="00FC2FCF"/>
    <w:rsid w:val="00FC3999"/>
    <w:rsid w:val="00FC3D88"/>
    <w:rsid w:val="00FC45F5"/>
    <w:rsid w:val="00FC4CD5"/>
    <w:rsid w:val="00FC5045"/>
    <w:rsid w:val="00FC52D4"/>
    <w:rsid w:val="00FC5A3D"/>
    <w:rsid w:val="00FC6440"/>
    <w:rsid w:val="00FC6836"/>
    <w:rsid w:val="00FC7D5F"/>
    <w:rsid w:val="00FD122E"/>
    <w:rsid w:val="00FD195E"/>
    <w:rsid w:val="00FD1E74"/>
    <w:rsid w:val="00FD2BC3"/>
    <w:rsid w:val="00FD3182"/>
    <w:rsid w:val="00FD3589"/>
    <w:rsid w:val="00FD3D3F"/>
    <w:rsid w:val="00FD3DD1"/>
    <w:rsid w:val="00FD3F48"/>
    <w:rsid w:val="00FD5023"/>
    <w:rsid w:val="00FD67F7"/>
    <w:rsid w:val="00FE1D2D"/>
    <w:rsid w:val="00FE26D3"/>
    <w:rsid w:val="00FE34F0"/>
    <w:rsid w:val="00FE36F0"/>
    <w:rsid w:val="00FE38C4"/>
    <w:rsid w:val="00FE3AA9"/>
    <w:rsid w:val="00FE4654"/>
    <w:rsid w:val="00FE5307"/>
    <w:rsid w:val="00FE55E2"/>
    <w:rsid w:val="00FE5D46"/>
    <w:rsid w:val="00FE73BE"/>
    <w:rsid w:val="00FF0AB1"/>
    <w:rsid w:val="00FF0C2C"/>
    <w:rsid w:val="00FF1357"/>
    <w:rsid w:val="00FF2556"/>
    <w:rsid w:val="00FF2DDB"/>
    <w:rsid w:val="00FF38CB"/>
    <w:rsid w:val="00FF39A4"/>
    <w:rsid w:val="00FF5390"/>
    <w:rsid w:val="00FF541A"/>
    <w:rsid w:val="00FF6D13"/>
    <w:rsid w:val="00FF70DF"/>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3439">
      <w:bodyDiv w:val="1"/>
      <w:marLeft w:val="0"/>
      <w:marRight w:val="0"/>
      <w:marTop w:val="0"/>
      <w:marBottom w:val="0"/>
      <w:divBdr>
        <w:top w:val="none" w:sz="0" w:space="0" w:color="auto"/>
        <w:left w:val="none" w:sz="0" w:space="0" w:color="auto"/>
        <w:bottom w:val="none" w:sz="0" w:space="0" w:color="auto"/>
        <w:right w:val="none" w:sz="0" w:space="0" w:color="auto"/>
      </w:divBdr>
    </w:div>
    <w:div w:id="60102527">
      <w:bodyDiv w:val="1"/>
      <w:marLeft w:val="0"/>
      <w:marRight w:val="0"/>
      <w:marTop w:val="0"/>
      <w:marBottom w:val="0"/>
      <w:divBdr>
        <w:top w:val="none" w:sz="0" w:space="0" w:color="auto"/>
        <w:left w:val="none" w:sz="0" w:space="0" w:color="auto"/>
        <w:bottom w:val="none" w:sz="0" w:space="0" w:color="auto"/>
        <w:right w:val="none" w:sz="0" w:space="0" w:color="auto"/>
      </w:divBdr>
    </w:div>
    <w:div w:id="184253895">
      <w:bodyDiv w:val="1"/>
      <w:marLeft w:val="0"/>
      <w:marRight w:val="0"/>
      <w:marTop w:val="0"/>
      <w:marBottom w:val="0"/>
      <w:divBdr>
        <w:top w:val="none" w:sz="0" w:space="0" w:color="auto"/>
        <w:left w:val="none" w:sz="0" w:space="0" w:color="auto"/>
        <w:bottom w:val="none" w:sz="0" w:space="0" w:color="auto"/>
        <w:right w:val="none" w:sz="0" w:space="0" w:color="auto"/>
      </w:divBdr>
    </w:div>
    <w:div w:id="195240184">
      <w:bodyDiv w:val="1"/>
      <w:marLeft w:val="0"/>
      <w:marRight w:val="0"/>
      <w:marTop w:val="0"/>
      <w:marBottom w:val="0"/>
      <w:divBdr>
        <w:top w:val="none" w:sz="0" w:space="0" w:color="auto"/>
        <w:left w:val="none" w:sz="0" w:space="0" w:color="auto"/>
        <w:bottom w:val="none" w:sz="0" w:space="0" w:color="auto"/>
        <w:right w:val="none" w:sz="0" w:space="0" w:color="auto"/>
      </w:divBdr>
    </w:div>
    <w:div w:id="195390046">
      <w:bodyDiv w:val="1"/>
      <w:marLeft w:val="0"/>
      <w:marRight w:val="0"/>
      <w:marTop w:val="0"/>
      <w:marBottom w:val="0"/>
      <w:divBdr>
        <w:top w:val="none" w:sz="0" w:space="0" w:color="auto"/>
        <w:left w:val="none" w:sz="0" w:space="0" w:color="auto"/>
        <w:bottom w:val="none" w:sz="0" w:space="0" w:color="auto"/>
        <w:right w:val="none" w:sz="0" w:space="0" w:color="auto"/>
      </w:divBdr>
    </w:div>
    <w:div w:id="443697550">
      <w:bodyDiv w:val="1"/>
      <w:marLeft w:val="0"/>
      <w:marRight w:val="0"/>
      <w:marTop w:val="0"/>
      <w:marBottom w:val="0"/>
      <w:divBdr>
        <w:top w:val="none" w:sz="0" w:space="0" w:color="auto"/>
        <w:left w:val="none" w:sz="0" w:space="0" w:color="auto"/>
        <w:bottom w:val="none" w:sz="0" w:space="0" w:color="auto"/>
        <w:right w:val="none" w:sz="0" w:space="0" w:color="auto"/>
      </w:divBdr>
    </w:div>
    <w:div w:id="576984100">
      <w:bodyDiv w:val="1"/>
      <w:marLeft w:val="0"/>
      <w:marRight w:val="0"/>
      <w:marTop w:val="0"/>
      <w:marBottom w:val="0"/>
      <w:divBdr>
        <w:top w:val="none" w:sz="0" w:space="0" w:color="auto"/>
        <w:left w:val="none" w:sz="0" w:space="0" w:color="auto"/>
        <w:bottom w:val="none" w:sz="0" w:space="0" w:color="auto"/>
        <w:right w:val="none" w:sz="0" w:space="0" w:color="auto"/>
      </w:divBdr>
    </w:div>
    <w:div w:id="592781707">
      <w:bodyDiv w:val="1"/>
      <w:marLeft w:val="0"/>
      <w:marRight w:val="0"/>
      <w:marTop w:val="0"/>
      <w:marBottom w:val="0"/>
      <w:divBdr>
        <w:top w:val="none" w:sz="0" w:space="0" w:color="auto"/>
        <w:left w:val="none" w:sz="0" w:space="0" w:color="auto"/>
        <w:bottom w:val="none" w:sz="0" w:space="0" w:color="auto"/>
        <w:right w:val="none" w:sz="0" w:space="0" w:color="auto"/>
      </w:divBdr>
    </w:div>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05944622">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 w:id="1356030718">
      <w:bodyDiv w:val="1"/>
      <w:marLeft w:val="0"/>
      <w:marRight w:val="0"/>
      <w:marTop w:val="0"/>
      <w:marBottom w:val="0"/>
      <w:divBdr>
        <w:top w:val="none" w:sz="0" w:space="0" w:color="auto"/>
        <w:left w:val="none" w:sz="0" w:space="0" w:color="auto"/>
        <w:bottom w:val="none" w:sz="0" w:space="0" w:color="auto"/>
        <w:right w:val="none" w:sz="0" w:space="0" w:color="auto"/>
      </w:divBdr>
    </w:div>
    <w:div w:id="1623924223">
      <w:bodyDiv w:val="1"/>
      <w:marLeft w:val="0"/>
      <w:marRight w:val="0"/>
      <w:marTop w:val="0"/>
      <w:marBottom w:val="0"/>
      <w:divBdr>
        <w:top w:val="none" w:sz="0" w:space="0" w:color="auto"/>
        <w:left w:val="none" w:sz="0" w:space="0" w:color="auto"/>
        <w:bottom w:val="none" w:sz="0" w:space="0" w:color="auto"/>
        <w:right w:val="none" w:sz="0" w:space="0" w:color="auto"/>
      </w:divBdr>
    </w:div>
    <w:div w:id="1867333007">
      <w:bodyDiv w:val="1"/>
      <w:marLeft w:val="0"/>
      <w:marRight w:val="0"/>
      <w:marTop w:val="0"/>
      <w:marBottom w:val="0"/>
      <w:divBdr>
        <w:top w:val="none" w:sz="0" w:space="0" w:color="auto"/>
        <w:left w:val="none" w:sz="0" w:space="0" w:color="auto"/>
        <w:bottom w:val="none" w:sz="0" w:space="0" w:color="auto"/>
        <w:right w:val="none" w:sz="0" w:space="0" w:color="auto"/>
      </w:divBdr>
    </w:div>
    <w:div w:id="1947038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4FB9E8-5805-42EE-BFC5-20D295D3E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13</TotalTime>
  <Pages>16</Pages>
  <Words>41028</Words>
  <Characters>233864</Characters>
  <Application>Microsoft Office Word</Application>
  <DocSecurity>0</DocSecurity>
  <Lines>1948</Lines>
  <Paragraphs>548</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743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3476</cp:revision>
  <dcterms:created xsi:type="dcterms:W3CDTF">2017-11-24T08:18:00Z</dcterms:created>
  <dcterms:modified xsi:type="dcterms:W3CDTF">2017-12-24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QikSLPgm"/&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